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7D01" w:rsidRPr="00375EA4" w:rsidRDefault="004D7D01" w:rsidP="004D7D01">
      <w:pPr>
        <w:pStyle w:val="Heading1"/>
        <w:spacing w:line="480" w:lineRule="auto"/>
      </w:pPr>
      <w:bookmarkStart w:id="0" w:name="_GoBack"/>
      <w:bookmarkEnd w:id="0"/>
      <w:r w:rsidRPr="00F42CCA">
        <w:t>A syndrom</w:t>
      </w:r>
      <w:r>
        <w:t>ic</w:t>
      </w:r>
      <w:r w:rsidRPr="00F42CCA">
        <w:t xml:space="preserve"> form of Pierre Robin </w:t>
      </w:r>
      <w:r>
        <w:rPr>
          <w:lang w:val="en-GB"/>
        </w:rPr>
        <w:t xml:space="preserve">sequence </w:t>
      </w:r>
      <w:r w:rsidRPr="00F42CCA">
        <w:t xml:space="preserve">is </w:t>
      </w:r>
      <w:r>
        <w:rPr>
          <w:lang w:val="en-GB"/>
        </w:rPr>
        <w:t>caused</w:t>
      </w:r>
      <w:r w:rsidRPr="00F42CCA">
        <w:t xml:space="preserve"> by 5q23 </w:t>
      </w:r>
      <w:r>
        <w:rPr>
          <w:lang w:val="en-GB"/>
        </w:rPr>
        <w:t>deletions</w:t>
      </w:r>
      <w:r w:rsidRPr="00F42CCA">
        <w:t xml:space="preserve"> </w:t>
      </w:r>
      <w:r>
        <w:rPr>
          <w:lang w:val="en-GB"/>
        </w:rPr>
        <w:t>encompassing</w:t>
      </w:r>
      <w:r w:rsidRPr="00F42CCA">
        <w:t xml:space="preserve"> </w:t>
      </w:r>
      <w:r w:rsidRPr="00F42CCA">
        <w:rPr>
          <w:i/>
        </w:rPr>
        <w:t>FBN2</w:t>
      </w:r>
      <w:r w:rsidRPr="00F42CCA">
        <w:t xml:space="preserve"> </w:t>
      </w:r>
      <w:r>
        <w:t xml:space="preserve">and </w:t>
      </w:r>
      <w:r w:rsidRPr="00A558D1">
        <w:rPr>
          <w:i/>
        </w:rPr>
        <w:t>PHAX</w:t>
      </w:r>
    </w:p>
    <w:p w:rsidR="004D7D01" w:rsidRPr="00ED79AB" w:rsidRDefault="004D7D01" w:rsidP="004D7D01">
      <w:pPr>
        <w:spacing w:line="480" w:lineRule="auto"/>
        <w:rPr>
          <w:rFonts w:cs="Arial"/>
          <w:i/>
          <w:sz w:val="24"/>
          <w:szCs w:val="24"/>
        </w:rPr>
      </w:pPr>
      <w:r w:rsidRPr="00ED79AB">
        <w:rPr>
          <w:rFonts w:cs="Arial"/>
          <w:i/>
          <w:sz w:val="24"/>
          <w:szCs w:val="24"/>
        </w:rPr>
        <w:t>Ansari et al.</w:t>
      </w:r>
    </w:p>
    <w:p w:rsidR="004D7D01" w:rsidRPr="00ED79AB" w:rsidRDefault="004D7D01" w:rsidP="004D7D01">
      <w:pPr>
        <w:spacing w:line="480" w:lineRule="auto"/>
        <w:rPr>
          <w:rFonts w:cs="Arial"/>
          <w:b/>
          <w:caps/>
          <w:sz w:val="28"/>
          <w:szCs w:val="28"/>
        </w:rPr>
      </w:pPr>
      <w:r w:rsidRPr="00ED79AB">
        <w:rPr>
          <w:rFonts w:cs="Arial"/>
          <w:b/>
          <w:caps/>
          <w:sz w:val="28"/>
          <w:szCs w:val="28"/>
        </w:rPr>
        <w:t>S</w:t>
      </w:r>
      <w:r w:rsidRPr="00ED79AB">
        <w:rPr>
          <w:rFonts w:cs="Arial"/>
          <w:b/>
          <w:sz w:val="28"/>
          <w:szCs w:val="28"/>
        </w:rPr>
        <w:t>upplementary</w:t>
      </w:r>
      <w:r w:rsidRPr="00ED79AB">
        <w:rPr>
          <w:rFonts w:cs="Arial"/>
          <w:b/>
          <w:caps/>
          <w:sz w:val="28"/>
          <w:szCs w:val="28"/>
        </w:rPr>
        <w:t xml:space="preserve"> m</w:t>
      </w:r>
      <w:r w:rsidRPr="00ED79AB">
        <w:rPr>
          <w:rFonts w:cs="Arial"/>
          <w:b/>
          <w:sz w:val="28"/>
          <w:szCs w:val="28"/>
        </w:rPr>
        <w:t>aterial</w:t>
      </w:r>
    </w:p>
    <w:p w:rsidR="004D7D01" w:rsidRPr="00ED79AB" w:rsidRDefault="004D7D01" w:rsidP="004D7D01">
      <w:pPr>
        <w:spacing w:line="480" w:lineRule="auto"/>
        <w:rPr>
          <w:rFonts w:cs="Times New Roman"/>
          <w:sz w:val="24"/>
          <w:szCs w:val="24"/>
        </w:rPr>
      </w:pPr>
      <w:proofErr w:type="gramStart"/>
      <w:r w:rsidRPr="00ED79AB">
        <w:rPr>
          <w:rFonts w:cs="Times New Roman"/>
          <w:b/>
          <w:sz w:val="24"/>
          <w:szCs w:val="24"/>
        </w:rPr>
        <w:t>Supplementary Table S1.</w:t>
      </w:r>
      <w:proofErr w:type="gramEnd"/>
      <w:r w:rsidRPr="00ED79AB">
        <w:rPr>
          <w:rFonts w:cs="Times New Roman"/>
          <w:sz w:val="24"/>
          <w:szCs w:val="24"/>
        </w:rPr>
        <w:t xml:space="preserve"> Genes mapping within the critical region associated with Pierre Robin sequence and congenital contractural arachnodactyly.</w:t>
      </w:r>
    </w:p>
    <w:tbl>
      <w:tblPr>
        <w:tblStyle w:val="TableGrid"/>
        <w:tblW w:w="0" w:type="auto"/>
        <w:tblLook w:val="04A0" w:firstRow="1" w:lastRow="0" w:firstColumn="1" w:lastColumn="0" w:noHBand="0" w:noVBand="1"/>
      </w:tblPr>
      <w:tblGrid>
        <w:gridCol w:w="1160"/>
        <w:gridCol w:w="1642"/>
        <w:gridCol w:w="2551"/>
        <w:gridCol w:w="2410"/>
        <w:gridCol w:w="1019"/>
        <w:gridCol w:w="5392"/>
      </w:tblGrid>
      <w:tr w:rsidR="004D7D01" w:rsidTr="004D7D01">
        <w:tc>
          <w:tcPr>
            <w:tcW w:w="1160" w:type="dxa"/>
            <w:vAlign w:val="center"/>
          </w:tcPr>
          <w:p w:rsidR="004D7D01" w:rsidRPr="00E835C7" w:rsidRDefault="004D7D01" w:rsidP="004D7D01">
            <w:r w:rsidRPr="00E835C7">
              <w:rPr>
                <w:bCs/>
              </w:rPr>
              <w:t>Gene</w:t>
            </w:r>
          </w:p>
        </w:tc>
        <w:tc>
          <w:tcPr>
            <w:tcW w:w="1642" w:type="dxa"/>
            <w:vAlign w:val="center"/>
          </w:tcPr>
          <w:p w:rsidR="004D7D01" w:rsidRPr="00E835C7" w:rsidRDefault="004D7D01" w:rsidP="004D7D01">
            <w:r w:rsidRPr="00E835C7">
              <w:rPr>
                <w:bCs/>
              </w:rPr>
              <w:t>Other names</w:t>
            </w:r>
          </w:p>
        </w:tc>
        <w:tc>
          <w:tcPr>
            <w:tcW w:w="2551" w:type="dxa"/>
            <w:vAlign w:val="center"/>
          </w:tcPr>
          <w:p w:rsidR="004D7D01" w:rsidRPr="00E835C7" w:rsidRDefault="004D7D01" w:rsidP="004D7D01">
            <w:r w:rsidRPr="00E835C7">
              <w:rPr>
                <w:bCs/>
              </w:rPr>
              <w:t>Function</w:t>
            </w:r>
          </w:p>
        </w:tc>
        <w:tc>
          <w:tcPr>
            <w:tcW w:w="2410" w:type="dxa"/>
            <w:vAlign w:val="center"/>
          </w:tcPr>
          <w:p w:rsidR="004D7D01" w:rsidRPr="00E835C7" w:rsidRDefault="004D7D01" w:rsidP="004D7D01">
            <w:r w:rsidRPr="00E835C7">
              <w:rPr>
                <w:bCs/>
              </w:rPr>
              <w:t>Mutant phenotype</w:t>
            </w:r>
          </w:p>
        </w:tc>
        <w:tc>
          <w:tcPr>
            <w:tcW w:w="1019" w:type="dxa"/>
            <w:vAlign w:val="center"/>
          </w:tcPr>
          <w:p w:rsidR="004D7D01" w:rsidRPr="00E835C7" w:rsidRDefault="004D7D01" w:rsidP="004D7D01">
            <w:r w:rsidRPr="00E835C7">
              <w:rPr>
                <w:bCs/>
              </w:rPr>
              <w:t>HI Score</w:t>
            </w:r>
          </w:p>
        </w:tc>
        <w:tc>
          <w:tcPr>
            <w:tcW w:w="5392" w:type="dxa"/>
            <w:vAlign w:val="center"/>
          </w:tcPr>
          <w:p w:rsidR="004D7D01" w:rsidRPr="00E835C7" w:rsidRDefault="004D7D01" w:rsidP="004D7D01">
            <w:r w:rsidRPr="00E835C7">
              <w:rPr>
                <w:bCs/>
              </w:rPr>
              <w:t>Notes</w:t>
            </w:r>
          </w:p>
        </w:tc>
      </w:tr>
      <w:tr w:rsidR="004D7D01" w:rsidTr="004D7D01">
        <w:tc>
          <w:tcPr>
            <w:tcW w:w="1160" w:type="dxa"/>
            <w:vAlign w:val="center"/>
          </w:tcPr>
          <w:p w:rsidR="004D7D01" w:rsidRPr="00E835C7" w:rsidRDefault="004D7D01" w:rsidP="004D7D01">
            <w:r w:rsidRPr="00E835C7">
              <w:t>GRAMD3</w:t>
            </w:r>
          </w:p>
        </w:tc>
        <w:tc>
          <w:tcPr>
            <w:tcW w:w="1642" w:type="dxa"/>
            <w:vAlign w:val="center"/>
          </w:tcPr>
          <w:p w:rsidR="004D7D01" w:rsidRPr="00E835C7" w:rsidRDefault="004D7D01" w:rsidP="004D7D01">
            <w:r w:rsidRPr="00E835C7">
              <w:t>NS3TP2</w:t>
            </w:r>
          </w:p>
        </w:tc>
        <w:tc>
          <w:tcPr>
            <w:tcW w:w="2551" w:type="dxa"/>
            <w:vAlign w:val="center"/>
          </w:tcPr>
          <w:p w:rsidR="004D7D01" w:rsidRPr="00E835C7" w:rsidRDefault="004D7D01" w:rsidP="004D7D01">
            <w:r w:rsidRPr="00E835C7">
              <w:t xml:space="preserve">Unknown </w:t>
            </w:r>
          </w:p>
        </w:tc>
        <w:tc>
          <w:tcPr>
            <w:tcW w:w="2410" w:type="dxa"/>
            <w:vAlign w:val="center"/>
          </w:tcPr>
          <w:p w:rsidR="004D7D01" w:rsidRPr="00E835C7" w:rsidRDefault="004D7D01" w:rsidP="004D7D01">
            <w:r w:rsidRPr="00E835C7">
              <w:t>Unknown</w:t>
            </w:r>
          </w:p>
        </w:tc>
        <w:tc>
          <w:tcPr>
            <w:tcW w:w="1019" w:type="dxa"/>
            <w:vAlign w:val="center"/>
          </w:tcPr>
          <w:p w:rsidR="004D7D01" w:rsidRPr="00E835C7" w:rsidRDefault="004D7D01" w:rsidP="004D7D01">
            <w:r w:rsidRPr="00E835C7">
              <w:t>73</w:t>
            </w:r>
          </w:p>
        </w:tc>
        <w:tc>
          <w:tcPr>
            <w:tcW w:w="5392" w:type="dxa"/>
            <w:vAlign w:val="center"/>
          </w:tcPr>
          <w:p w:rsidR="004D7D01" w:rsidRPr="00E835C7" w:rsidRDefault="004D7D01" w:rsidP="00BF5525">
            <w:r w:rsidRPr="00E835C7">
              <w:rPr>
                <w:iCs/>
              </w:rPr>
              <w:t>GRAMD3</w:t>
            </w:r>
            <w:r w:rsidRPr="00E835C7">
              <w:t xml:space="preserve"> is highly expressed in the retinal pigment epithelium</w:t>
            </w:r>
            <w:r w:rsidR="00BF5525">
              <w:t xml:space="preserve"> </w:t>
            </w:r>
            <w:r w:rsidR="00BF5525">
              <w:fldChar w:fldCharType="begin">
                <w:fldData xml:space="preserve">PFJlZm1hbj48Q2l0ZT48QXV0aG9yPlN0cnVubmlrb3ZhPC9BdXRob3I+PFllYXI+MjAxMDwvWWVh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</w:fldData>
              </w:fldChar>
            </w:r>
            <w:r w:rsidR="00A00850">
              <w:instrText xml:space="preserve"> ADDIN REFMGR.CITE </w:instrText>
            </w:r>
            <w:r w:rsidR="00A00850">
              <w:fldChar w:fldCharType="begin">
                <w:fldData xml:space="preserve">PFJlZm1hbj48Q2l0ZT48QXV0aG9yPlN0cnVubmlrb3ZhPC9BdXRob3I+PFllYXI+MjAxMDwvWWVh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</w:fldData>
              </w:fldChar>
            </w:r>
            <w:r w:rsidR="00A00850">
              <w:instrText xml:space="preserve"> ADDIN EN.CITE.DATA </w:instrText>
            </w:r>
            <w:r w:rsidR="00A00850">
              <w:fldChar w:fldCharType="end"/>
            </w:r>
            <w:r w:rsidR="00BF5525">
              <w:fldChar w:fldCharType="separate"/>
            </w:r>
            <w:r w:rsidR="00BF5525">
              <w:rPr>
                <w:noProof/>
              </w:rPr>
              <w:t>(Strunnikova et al., 2010)</w:t>
            </w:r>
            <w:r w:rsidR="00BF5525">
              <w:fldChar w:fldCharType="end"/>
            </w:r>
            <w:r w:rsidRPr="00E835C7">
              <w:t xml:space="preserve">. The GRAM domain is around 70 amino acids long and has been identified in a variety of membrane-associated proteins such as glucosyltransferases, Rab-like GTPase activators, and phosphatidyl inositol phosphate (PIP) phosphatases of the myotubularin (MTM) family </w:t>
            </w:r>
            <w:r w:rsidR="00BF5525">
              <w:fldChar w:fldCharType="begin"/>
            </w:r>
            <w:r w:rsidR="00A00850">
              <w:instrText xml:space="preserve"> ADDIN REFMGR.CITE &lt;Refman&gt;&lt;Cite&gt;&lt;Author&gt;Doerks&lt;/Author&gt;&lt;Year&gt;2000&lt;/Year&gt;&lt;RecNum&gt;1&lt;/RecNum&gt;&lt;IDText&gt;GRAM, a novel domain in glucosyltransferases, myotubularins and other putative membrane-associated proteins&lt;/IDText&gt;&lt;MDL Ref_Type="Journal"&gt;&lt;Ref_Type&gt;Journal&lt;/Ref_Type&gt;&lt;Ref_ID&gt;1&lt;/Ref_ID&gt;&lt;Title_Primary&gt;GRAM, a novel domain in glucosyltransferases, myotubularins and other putative membrane-associated proteins&lt;/Title_Primary&gt;&lt;Authors_Primary&gt;Doerks,T.&lt;/Authors_Primary&gt;&lt;Authors_Primary&gt;Strauss,M.&lt;/Authors_Primary&gt;&lt;Authors_Primary&gt;Brendel,M.&lt;/Authors_Primary&gt;&lt;Authors_Primary&gt;Bork,P.&lt;/Authors_Primary&gt;&lt;Date_Primary&gt;2000/10&lt;/Date_Primary&gt;&lt;Keywords&gt;Amino Acid Motifs&lt;/Keywords&gt;&lt;Keywords&gt;Amino Acid Sequence&lt;/Keywords&gt;&lt;Keywords&gt;chemistry&lt;/Keywords&gt;&lt;Keywords&gt;Glucosyltransferases&lt;/Keywords&gt;&lt;Keywords&gt;Membrane Proteins&lt;/Keywords&gt;&lt;Keywords&gt;metabolism&lt;/Keywords&gt;&lt;Keywords&gt;Molecular Sequence Data&lt;/Keywords&gt;&lt;Keywords&gt;Protein Tyrosine Phosphatases&lt;/Keywords&gt;&lt;Keywords&gt;Protein Tyrosine Phosphatases,Non-Receptor&lt;/Keywords&gt;&lt;Keywords&gt;Sequence Homology,Amino Acid&lt;/Keywords&gt;&lt;Reprint&gt;Not in File&lt;/Reprint&gt;&lt;Start_Page&gt;483&lt;/Start_Page&gt;&lt;End_Page&gt;485&lt;/End_Page&gt;&lt;Periodical&gt;Trends Biochem.Sci.&lt;/Periodical&gt;&lt;Volume&gt;25&lt;/Volume&gt;&lt;Issue&gt;10&lt;/Issue&gt;&lt;Misc_3&gt;S0968-0004(00)01664-9 [pii]&lt;/Misc_3&gt;&lt;Address&gt;EMBL, Meyerhofstr. 1, 69012 Heidelberg and Max-Delbrueck-Centrum, Berlin, Germany&lt;/Address&gt;&lt;Web_URL&gt;PM:11050430&lt;/Web_URL&gt;&lt;ZZ_JournalStdAbbrev&gt;&lt;f name="System"&gt;Trends Biochem.Sci.&lt;/f&gt;&lt;/ZZ_JournalStdAbbrev&gt;&lt;ZZ_WorkformID&gt;1&lt;/ZZ_WorkformID&gt;&lt;/MDL&gt;&lt;/Cite&gt;&lt;/Refman&gt;</w:instrText>
            </w:r>
            <w:r w:rsidR="00BF5525">
              <w:fldChar w:fldCharType="separate"/>
            </w:r>
            <w:r w:rsidR="00BF5525">
              <w:rPr>
                <w:noProof/>
              </w:rPr>
              <w:t>(Doerks et al., 2000)</w:t>
            </w:r>
            <w:r w:rsidR="00BF5525">
              <w:fldChar w:fldCharType="end"/>
            </w:r>
            <w:r w:rsidRPr="00E835C7">
              <w:t xml:space="preserve">. </w:t>
            </w:r>
          </w:p>
        </w:tc>
      </w:tr>
      <w:tr w:rsidR="004D7D01" w:rsidTr="004D7D01">
        <w:tc>
          <w:tcPr>
            <w:tcW w:w="1160" w:type="dxa"/>
            <w:vAlign w:val="center"/>
          </w:tcPr>
          <w:p w:rsidR="004D7D01" w:rsidRPr="00E835C7" w:rsidRDefault="004D7D01" w:rsidP="004D7D01">
            <w:r w:rsidRPr="00E835C7">
              <w:t>ALDH7A1</w:t>
            </w:r>
          </w:p>
        </w:tc>
        <w:tc>
          <w:tcPr>
            <w:tcW w:w="1642" w:type="dxa"/>
            <w:vAlign w:val="center"/>
          </w:tcPr>
          <w:p w:rsidR="004D7D01" w:rsidRPr="00E835C7" w:rsidRDefault="004D7D01" w:rsidP="004D7D01">
            <w:r w:rsidRPr="00E835C7">
              <w:t>EPD, PDE, ATQ1</w:t>
            </w:r>
          </w:p>
        </w:tc>
        <w:tc>
          <w:tcPr>
            <w:tcW w:w="2551" w:type="dxa"/>
            <w:vAlign w:val="center"/>
          </w:tcPr>
          <w:p w:rsidR="004D7D01" w:rsidRPr="00E835C7" w:rsidRDefault="004D7D01" w:rsidP="004D7D01">
            <w:r w:rsidRPr="00E835C7">
              <w:t>Aldehyde dehydrogenase</w:t>
            </w:r>
          </w:p>
        </w:tc>
        <w:tc>
          <w:tcPr>
            <w:tcW w:w="2410" w:type="dxa"/>
            <w:vAlign w:val="center"/>
          </w:tcPr>
          <w:p w:rsidR="004D7D01" w:rsidRPr="00E835C7" w:rsidRDefault="004D7D01" w:rsidP="004D7D01">
            <w:r w:rsidRPr="00E835C7">
              <w:t xml:space="preserve">Loss of one copy: none (man) </w:t>
            </w:r>
          </w:p>
        </w:tc>
        <w:tc>
          <w:tcPr>
            <w:tcW w:w="1019" w:type="dxa"/>
            <w:vAlign w:val="center"/>
          </w:tcPr>
          <w:p w:rsidR="004D7D01" w:rsidRPr="00E835C7" w:rsidRDefault="004D7D01" w:rsidP="004D7D01">
            <w:r w:rsidRPr="00E835C7">
              <w:t>22.9</w:t>
            </w:r>
          </w:p>
        </w:tc>
        <w:tc>
          <w:tcPr>
            <w:tcW w:w="5392" w:type="dxa"/>
            <w:vAlign w:val="center"/>
          </w:tcPr>
          <w:p w:rsidR="004D7D01" w:rsidRPr="00E835C7" w:rsidRDefault="004D7D01" w:rsidP="00BF5525">
            <w:r w:rsidRPr="00E835C7">
              <w:t>ALDH7A1 is an enzyme required for lysine catabolism</w:t>
            </w:r>
            <w:r w:rsidR="00BF5525">
              <w:t xml:space="preserve"> </w:t>
            </w:r>
            <w:r w:rsidR="00BF5525">
              <w:fldChar w:fldCharType="begin">
                <w:fldData xml:space="preserve">PFJlZm1hbj48Q2l0ZT48QXV0aG9yPk1pbGxzPC9BdXRob3I+PFllYXI+MjAwNjwvWWVhcj48UmVj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</w:fldData>
              </w:fldChar>
            </w:r>
            <w:r w:rsidR="00A00850">
              <w:instrText xml:space="preserve"> ADDIN REFMGR.CITE </w:instrText>
            </w:r>
            <w:r w:rsidR="00A00850">
              <w:fldChar w:fldCharType="begin">
                <w:fldData xml:space="preserve">PFJlZm1hbj48Q2l0ZT48QXV0aG9yPk1pbGxzPC9BdXRob3I+PFllYXI+MjAwNjwvWWVhcj48UmVj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</w:fldData>
              </w:fldChar>
            </w:r>
            <w:r w:rsidR="00A00850">
              <w:instrText xml:space="preserve"> ADDIN EN.CITE.DATA </w:instrText>
            </w:r>
            <w:r w:rsidR="00A00850">
              <w:fldChar w:fldCharType="end"/>
            </w:r>
            <w:r w:rsidR="00BF5525">
              <w:fldChar w:fldCharType="separate"/>
            </w:r>
            <w:r w:rsidR="00BF5525">
              <w:rPr>
                <w:noProof/>
              </w:rPr>
              <w:t>(Mills et al., 2006)</w:t>
            </w:r>
            <w:r w:rsidR="00BF5525">
              <w:fldChar w:fldCharType="end"/>
            </w:r>
            <w:r w:rsidRPr="00E835C7">
              <w:t xml:space="preserve">. Homozygous or compound heterozygous mutations of the </w:t>
            </w:r>
            <w:r w:rsidRPr="00E835C7">
              <w:rPr>
                <w:iCs/>
              </w:rPr>
              <w:t>ALDH7A1</w:t>
            </w:r>
            <w:r w:rsidRPr="00E835C7">
              <w:t xml:space="preserve"> gene cause pyridoxine-dependent epilepsy (MIM 266100), characterised by neonatal seizures that do not respond to conventional anticonvulsants. In the absence of ALDH7A1, accumulation of lysine catabolites inactivates pyridoxal phosphate (PLP), thus perturbing neurotransmitter metabolism and causing seizures</w:t>
            </w:r>
            <w:r w:rsidR="00BF5525">
              <w:t xml:space="preserve"> </w:t>
            </w:r>
            <w:r w:rsidR="00BF5525">
              <w:fldChar w:fldCharType="begin">
                <w:fldData xml:space="preserve">PFJlZm1hbj48Q2l0ZT48QXV0aG9yPk1pbGxzPC9BdXRob3I+PFllYXI+MjAwNjwvWWVhcj48UmVj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</w:fldData>
              </w:fldChar>
            </w:r>
            <w:r w:rsidR="00A00850">
              <w:instrText xml:space="preserve"> ADDIN REFMGR.CITE </w:instrText>
            </w:r>
            <w:r w:rsidR="00A00850">
              <w:fldChar w:fldCharType="begin">
                <w:fldData xml:space="preserve">PFJlZm1hbj48Q2l0ZT48QXV0aG9yPk1pbGxzPC9BdXRob3I+PFllYXI+MjAwNjwvWWVhcj48UmVj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</w:fldData>
              </w:fldChar>
            </w:r>
            <w:r w:rsidR="00A00850">
              <w:instrText xml:space="preserve"> ADDIN EN.CITE.DATA </w:instrText>
            </w:r>
            <w:r w:rsidR="00A00850">
              <w:fldChar w:fldCharType="end"/>
            </w:r>
            <w:r w:rsidR="00BF5525">
              <w:fldChar w:fldCharType="separate"/>
            </w:r>
            <w:r w:rsidR="00BF5525">
              <w:rPr>
                <w:noProof/>
              </w:rPr>
              <w:t>(Mills et al., 2006; Plecko et al., 2007)</w:t>
            </w:r>
            <w:r w:rsidR="00BF5525">
              <w:fldChar w:fldCharType="end"/>
            </w:r>
            <w:r w:rsidRPr="00E835C7">
              <w:t>. Individuals with one mutant copy of the gene are asymptomatic.</w:t>
            </w:r>
          </w:p>
        </w:tc>
      </w:tr>
      <w:tr w:rsidR="004D7D01" w:rsidTr="004D7D01">
        <w:tc>
          <w:tcPr>
            <w:tcW w:w="1160" w:type="dxa"/>
            <w:vAlign w:val="center"/>
          </w:tcPr>
          <w:p w:rsidR="004D7D01" w:rsidRPr="00E835C7" w:rsidRDefault="004D7D01" w:rsidP="004D7D01"/>
        </w:tc>
        <w:tc>
          <w:tcPr>
            <w:tcW w:w="1642" w:type="dxa"/>
            <w:vAlign w:val="center"/>
          </w:tcPr>
          <w:p w:rsidR="004D7D01" w:rsidRPr="00E835C7" w:rsidRDefault="004D7D01" w:rsidP="004D7D01"/>
        </w:tc>
        <w:tc>
          <w:tcPr>
            <w:tcW w:w="2551" w:type="dxa"/>
            <w:vAlign w:val="center"/>
          </w:tcPr>
          <w:p w:rsidR="004D7D01" w:rsidRPr="00E835C7" w:rsidRDefault="004D7D01" w:rsidP="004D7D01"/>
        </w:tc>
        <w:tc>
          <w:tcPr>
            <w:tcW w:w="2410" w:type="dxa"/>
            <w:vAlign w:val="center"/>
          </w:tcPr>
          <w:p w:rsidR="004D7D01" w:rsidRPr="00E835C7" w:rsidRDefault="004D7D01" w:rsidP="004D7D01">
            <w:r w:rsidRPr="00E835C7">
              <w:t>Loss of both copies: pyridoxine-dependent epilepsy (man)</w:t>
            </w:r>
          </w:p>
        </w:tc>
        <w:tc>
          <w:tcPr>
            <w:tcW w:w="1019" w:type="dxa"/>
            <w:vAlign w:val="center"/>
          </w:tcPr>
          <w:p w:rsidR="004D7D01" w:rsidRPr="00E835C7" w:rsidRDefault="004D7D01" w:rsidP="004D7D01"/>
        </w:tc>
        <w:tc>
          <w:tcPr>
            <w:tcW w:w="5392" w:type="dxa"/>
            <w:vAlign w:val="center"/>
          </w:tcPr>
          <w:p w:rsidR="004D7D01" w:rsidRPr="00E835C7" w:rsidRDefault="004D7D01" w:rsidP="004D7D01"/>
        </w:tc>
      </w:tr>
      <w:tr w:rsidR="004D7D01" w:rsidTr="004D7D01">
        <w:tc>
          <w:tcPr>
            <w:tcW w:w="1160" w:type="dxa"/>
            <w:vAlign w:val="center"/>
          </w:tcPr>
          <w:p w:rsidR="004D7D01" w:rsidRPr="00E835C7" w:rsidRDefault="004D7D01" w:rsidP="004D7D01">
            <w:r w:rsidRPr="00E835C7">
              <w:lastRenderedPageBreak/>
              <w:t>PHAX</w:t>
            </w:r>
          </w:p>
        </w:tc>
        <w:tc>
          <w:tcPr>
            <w:tcW w:w="1642" w:type="dxa"/>
            <w:vAlign w:val="center"/>
          </w:tcPr>
          <w:p w:rsidR="004D7D01" w:rsidRPr="00E835C7" w:rsidRDefault="004D7D01" w:rsidP="004D7D01">
            <w:r w:rsidRPr="00E835C7">
              <w:t>RNUXA</w:t>
            </w:r>
          </w:p>
        </w:tc>
        <w:tc>
          <w:tcPr>
            <w:tcW w:w="2551" w:type="dxa"/>
            <w:vAlign w:val="center"/>
          </w:tcPr>
          <w:p w:rsidR="004D7D01" w:rsidRPr="00E835C7" w:rsidRDefault="004D7D01" w:rsidP="004D7D01">
            <w:r w:rsidRPr="00E835C7">
              <w:t>Small nuclear RNA export protein</w:t>
            </w:r>
          </w:p>
        </w:tc>
        <w:tc>
          <w:tcPr>
            <w:tcW w:w="2410" w:type="dxa"/>
            <w:vAlign w:val="center"/>
          </w:tcPr>
          <w:p w:rsidR="004D7D01" w:rsidRPr="00E835C7" w:rsidRDefault="004D7D01" w:rsidP="004D7D01">
            <w:r w:rsidRPr="00E835C7">
              <w:t>Unknown</w:t>
            </w:r>
          </w:p>
        </w:tc>
        <w:tc>
          <w:tcPr>
            <w:tcW w:w="1019" w:type="dxa"/>
            <w:vAlign w:val="center"/>
          </w:tcPr>
          <w:p w:rsidR="004D7D01" w:rsidRPr="00E835C7" w:rsidRDefault="004D7D01" w:rsidP="004D7D01">
            <w:r w:rsidRPr="00E835C7">
              <w:t>Unk</w:t>
            </w:r>
            <w:r w:rsidR="00BF62D9">
              <w:t>n</w:t>
            </w:r>
            <w:r w:rsidRPr="00E835C7">
              <w:t>own</w:t>
            </w:r>
          </w:p>
        </w:tc>
        <w:tc>
          <w:tcPr>
            <w:tcW w:w="5392" w:type="dxa"/>
            <w:vAlign w:val="center"/>
          </w:tcPr>
          <w:p w:rsidR="004D7D01" w:rsidRPr="00E835C7" w:rsidRDefault="004D7D01" w:rsidP="002A2E6B">
            <w:r w:rsidRPr="00E835C7">
              <w:t xml:space="preserve">RNUXA (also called PHAX) is a component of the nuclear protein complex that exports small nuclear and small nucleolar RNAs into the cytoplasm and nucleolus respectively </w:t>
            </w:r>
            <w:r w:rsidR="0085130E">
              <w:fldChar w:fldCharType="begin"/>
            </w:r>
            <w:r w:rsidR="00A00850">
              <w:instrText xml:space="preserve"> ADDIN REFMGR.CITE &lt;Refman&gt;&lt;Cite&gt;&lt;Author&gt;Mourao&lt;/Author&gt;&lt;Year&gt;2010&lt;/Year&gt;&lt;RecNum&gt;7&lt;/RecNum&gt;&lt;IDText&gt;Structure and RNA recognition by the snRNA and snoRNA transport factor PHAX&lt;/IDText&gt;&lt;MDL Ref_Type="Journal"&gt;&lt;Ref_Type&gt;Journal&lt;/Ref_Type&gt;&lt;Ref_ID&gt;7&lt;/Ref_ID&gt;&lt;Title_Primary&gt;Structure and RNA recognition by the snRNA and snoRNA transport factor PHAX&lt;/Title_Primary&gt;&lt;Authors_Primary&gt;Mourao,A.&lt;/Authors_Primary&gt;&lt;Authors_Primary&gt;Varrot,A.&lt;/Authors_Primary&gt;&lt;Authors_Primary&gt;Mackereth,C.D.&lt;/Authors_Primary&gt;&lt;Authors_Primary&gt;Cusack,S.&lt;/Authors_Primary&gt;&lt;Authors_Primary&gt;Sattler,M.&lt;/Authors_Primary&gt;&lt;Date_Primary&gt;2010/6&lt;/Date_Primary&gt;&lt;Keywords&gt;Base Sequence&lt;/Keywords&gt;&lt;Keywords&gt;Binding Sites&lt;/Keywords&gt;&lt;Keywords&gt;chemistry&lt;/Keywords&gt;&lt;Keywords&gt;Circular Dichroism&lt;/Keywords&gt;&lt;Keywords&gt;Cryptosporidium parvum&lt;/Keywords&gt;&lt;Keywords&gt;genetics&lt;/Keywords&gt;&lt;Keywords&gt;Humans&lt;/Keywords&gt;&lt;Keywords&gt;metabolism&lt;/Keywords&gt;&lt;Keywords&gt;Models,Molecular&lt;/Keywords&gt;&lt;Keywords&gt;Nucleic Acid Conformation&lt;/Keywords&gt;&lt;Keywords&gt;Nucleocytoplasmic Transport Proteins&lt;/Keywords&gt;&lt;Keywords&gt;Phosphoproteins&lt;/Keywords&gt;&lt;Keywords&gt;RNA,Protozoan&lt;/Keywords&gt;&lt;Keywords&gt;RNA,Small Nuclear&lt;/Keywords&gt;&lt;Keywords&gt;RNA,Small Nucleolar&lt;/Keywords&gt;&lt;Keywords&gt;Substrate Specificity&lt;/Keywords&gt;&lt;Reprint&gt;Not in File&lt;/Reprint&gt;&lt;Start_Page&gt;1205&lt;/Start_Page&gt;&lt;End_Page&gt;1216&lt;/End_Page&gt;&lt;Periodical&gt;RNA.&lt;/Periodical&gt;&lt;Volume&gt;16&lt;/Volume&gt;&lt;Issue&gt;6&lt;/Issue&gt;&lt;User_Def_5&gt;PMC2874172&lt;/User_Def_5&gt;&lt;Misc_3&gt;rna.2009910 [pii];10.1261/rna.2009910 [doi]&lt;/Misc_3&gt;&lt;Address&gt;Institute of Structural Biology, Helmholtz Zentrum Munchen, 85764 Neuherberg, Germany&lt;/Address&gt;&lt;Web_URL&gt;PM:20430857&lt;/Web_URL&gt;&lt;ZZ_JournalStdAbbrev&gt;&lt;f name="System"&gt;RNA.&lt;/f&gt;&lt;/ZZ_JournalStdAbbrev&gt;&lt;ZZ_WorkformID&gt;1&lt;/ZZ_WorkformID&gt;&lt;/MDL&gt;&lt;/Cite&gt;&lt;/Refman&gt;</w:instrText>
            </w:r>
            <w:r w:rsidR="0085130E">
              <w:fldChar w:fldCharType="separate"/>
            </w:r>
            <w:r w:rsidR="00513E43">
              <w:rPr>
                <w:noProof/>
              </w:rPr>
              <w:t>(Mourao et al., 2010)</w:t>
            </w:r>
            <w:r w:rsidR="0085130E">
              <w:fldChar w:fldCharType="end"/>
            </w:r>
            <w:r w:rsidR="0085130E">
              <w:t xml:space="preserve"> </w:t>
            </w:r>
            <w:r w:rsidR="002A2E6B">
              <w:t>(</w:t>
            </w:r>
            <w:r w:rsidR="0085130E">
              <w:t>Suzuki et al., 2010)</w:t>
            </w:r>
            <w:r w:rsidR="00BF5525">
              <w:t>.</w:t>
            </w:r>
            <w:r w:rsidRPr="00E835C7">
              <w:t xml:space="preserve"> It is enriched in nuclear subdomains called Cajal bodies which are specialised sites for the assembly of small ribonucleoproteins </w:t>
            </w:r>
            <w:r w:rsidR="0085130E">
              <w:t>(Suzuki et al., 2010)</w:t>
            </w:r>
            <w:r w:rsidRPr="00E835C7">
              <w:t xml:space="preserve">. </w:t>
            </w:r>
          </w:p>
        </w:tc>
      </w:tr>
      <w:tr w:rsidR="004D7D01" w:rsidTr="004D7D01">
        <w:tc>
          <w:tcPr>
            <w:tcW w:w="1160" w:type="dxa"/>
            <w:vAlign w:val="center"/>
          </w:tcPr>
          <w:p w:rsidR="004D7D01" w:rsidRPr="00E835C7" w:rsidRDefault="004D7D01" w:rsidP="004D7D01">
            <w:r w:rsidRPr="00E835C7">
              <w:t>LMNB1</w:t>
            </w:r>
          </w:p>
        </w:tc>
        <w:tc>
          <w:tcPr>
            <w:tcW w:w="1642" w:type="dxa"/>
            <w:vAlign w:val="center"/>
          </w:tcPr>
          <w:p w:rsidR="004D7D01" w:rsidRPr="00E835C7" w:rsidRDefault="004D7D01" w:rsidP="004D7D01">
            <w:r w:rsidRPr="00E835C7">
              <w:t>LMN, ADLD, LMN2, LMNB</w:t>
            </w:r>
          </w:p>
        </w:tc>
        <w:tc>
          <w:tcPr>
            <w:tcW w:w="2551" w:type="dxa"/>
            <w:vAlign w:val="center"/>
          </w:tcPr>
          <w:p w:rsidR="004D7D01" w:rsidRPr="00E835C7" w:rsidRDefault="004D7D01" w:rsidP="004D7D01">
            <w:r w:rsidRPr="00E835C7">
              <w:t>Component of nuclear lamina</w:t>
            </w:r>
          </w:p>
        </w:tc>
        <w:tc>
          <w:tcPr>
            <w:tcW w:w="2410" w:type="dxa"/>
            <w:vAlign w:val="center"/>
          </w:tcPr>
          <w:p w:rsidR="004D7D01" w:rsidRPr="00E835C7" w:rsidRDefault="004D7D01" w:rsidP="004D7D01">
            <w:r w:rsidRPr="00E835C7">
              <w:t>Duplication: demyelinating leukodystrophy (man)</w:t>
            </w:r>
          </w:p>
        </w:tc>
        <w:tc>
          <w:tcPr>
            <w:tcW w:w="1019" w:type="dxa"/>
            <w:vAlign w:val="center"/>
          </w:tcPr>
          <w:p w:rsidR="004D7D01" w:rsidRPr="00E835C7" w:rsidRDefault="004D7D01" w:rsidP="004D7D01">
            <w:r w:rsidRPr="00E835C7">
              <w:t>2.9</w:t>
            </w:r>
          </w:p>
        </w:tc>
        <w:tc>
          <w:tcPr>
            <w:tcW w:w="5392" w:type="dxa"/>
            <w:vAlign w:val="center"/>
          </w:tcPr>
          <w:p w:rsidR="004D7D01" w:rsidRPr="00E835C7" w:rsidRDefault="004D7D01" w:rsidP="00513E43">
            <w:r w:rsidRPr="00E835C7">
              <w:t>The LMNB1 gene encodes Lamin B1, a structural component of the nuclear lamina that is important for normal nuclear architecture, DNA replication and gene expression</w:t>
            </w:r>
            <w:r w:rsidR="00513E43">
              <w:t xml:space="preserve"> </w:t>
            </w:r>
            <w:r w:rsidR="00513E43">
              <w:fldChar w:fldCharType="begin"/>
            </w:r>
            <w:r w:rsidR="00A00850">
              <w:instrText xml:space="preserve"> ADDIN REFMGR.CITE &lt;Refman&gt;&lt;Cite&gt;&lt;Author&gt;Capell&lt;/Author&gt;&lt;Year&gt;2006&lt;/Year&gt;&lt;RecNum&gt;8&lt;/RecNum&gt;&lt;IDText&gt;Human laminopathies: nuclei gone genetically awry&lt;/IDText&gt;&lt;MDL Ref_Type="Journal"&gt;&lt;Ref_Type&gt;Journal&lt;/Ref_Type&gt;&lt;Ref_ID&gt;8&lt;/Ref_ID&gt;&lt;Title_Primary&gt;Human laminopathies: nuclei gone genetically awry&lt;/Title_Primary&gt;&lt;Authors_Primary&gt;Capell,B.C.&lt;/Authors_Primary&gt;&lt;Authors_Primary&gt;Collins,F.S.&lt;/Authors_Primary&gt;&lt;Date_Primary&gt;2006/12&lt;/Date_Primary&gt;&lt;Keywords&gt;Aging,Premature&lt;/Keywords&gt;&lt;Keywords&gt;Animals&lt;/Keywords&gt;&lt;Keywords&gt;Cardiomyopathy,Dilated&lt;/Keywords&gt;&lt;Keywords&gt;Charcot-Marie-Tooth Disease&lt;/Keywords&gt;&lt;Keywords&gt;Chick Embryo&lt;/Keywords&gt;&lt;Keywords&gt;Chromosomes,Human,Pair 1&lt;/Keywords&gt;&lt;Keywords&gt;Disease Models,Animal&lt;/Keywords&gt;&lt;Keywords&gt;genetics&lt;/Keywords&gt;&lt;Keywords&gt;Humans&lt;/Keywords&gt;&lt;Keywords&gt;Lamin Type A&lt;/Keywords&gt;&lt;Keywords&gt;Lipodystrophy,Familial Partial&lt;/Keywords&gt;&lt;Keywords&gt;Muscular Dystrophy,Emery-Dreifuss&lt;/Keywords&gt;&lt;Keywords&gt;Mutation&lt;/Keywords&gt;&lt;Keywords&gt;Nuclear Lamina&lt;/Keywords&gt;&lt;Reprint&gt;Not in File&lt;/Reprint&gt;&lt;Start_Page&gt;940&lt;/Start_Page&gt;&lt;End_Page&gt;952&lt;/End_Page&gt;&lt;Periodical&gt;Nat.Rev.Genet.&lt;/Periodical&gt;&lt;Volume&gt;7&lt;/Volume&gt;&lt;Issue&gt;12&lt;/Issue&gt;&lt;Misc_3&gt;nrg1906 [pii];10.1038/nrg1906 [doi]&lt;/Misc_3&gt;&lt;Address&gt;Genome Technology Branch, National Human Genome Research Institute, National Institutes of Health, 50 South Drive MSC8004, Bethesda, Maryland 20892-8004, USA&lt;/Address&gt;&lt;Web_URL&gt;PM:17139325&lt;/Web_URL&gt;&lt;ZZ_JournalStdAbbrev&gt;&lt;f name="System"&gt;Nat.Rev.Genet.&lt;/f&gt;&lt;/ZZ_JournalStdAbbrev&gt;&lt;ZZ_WorkformID&gt;1&lt;/ZZ_WorkformID&gt;&lt;/MDL&gt;&lt;/Cite&gt;&lt;/Refman&gt;</w:instrText>
            </w:r>
            <w:r w:rsidR="00513E43">
              <w:fldChar w:fldCharType="separate"/>
            </w:r>
            <w:r w:rsidR="00513E43">
              <w:rPr>
                <w:noProof/>
              </w:rPr>
              <w:t>(Capell and Collins, 2006)</w:t>
            </w:r>
            <w:r w:rsidR="00513E43">
              <w:fldChar w:fldCharType="end"/>
            </w:r>
            <w:r w:rsidRPr="00E835C7">
              <w:t xml:space="preserve">. Up-regulation of LMNB1 expression, typically through genomic duplication, is implicated in the aetiology of adult-onset demyelinating leukodystrophy (ADLD, MIM 169500), a progressive form of neuronal degeneration </w:t>
            </w:r>
            <w:r w:rsidR="00513E43">
              <w:fldChar w:fldCharType="begin"/>
            </w:r>
            <w:r w:rsidR="00A00850">
              <w:instrText xml:space="preserve"> ADDIN REFMGR.CITE &lt;Refman&gt;&lt;Cite&gt;&lt;Author&gt;Padiath&lt;/Author&gt;&lt;Year&gt;2006&lt;/Year&gt;&lt;RecNum&gt;9&lt;/RecNum&gt;&lt;IDText&gt;Lamin B1 duplications cause autosomal dominant leukodystrophy&lt;/IDText&gt;&lt;MDL Ref_Type="Journal"&gt;&lt;Ref_Type&gt;Journal&lt;/Ref_Type&gt;&lt;Ref_ID&gt;9&lt;/Ref_ID&gt;&lt;Title_Primary&gt;Lamin B1 duplications cause autosomal dominant leukodystrophy&lt;/Title_Primary&gt;&lt;Authors_Primary&gt;Padiath,Q.S.&lt;/Authors_Primary&gt;&lt;Authors_Primary&gt;Saigoh,K.&lt;/Authors_Primary&gt;&lt;Authors_Primary&gt;Schiffmann,R.&lt;/Authors_Primary&gt;&lt;Authors_Primary&gt;Asahara,H.&lt;/Authors_Primary&gt;&lt;Authors_Primary&gt;Yamada,T.&lt;/Authors_Primary&gt;&lt;Authors_Primary&gt;Koeppen,A.&lt;/Authors_Primary&gt;&lt;Authors_Primary&gt;Hogan,K.&lt;/Authors_Primary&gt;&lt;Authors_Primary&gt;Ptacek,L.J.&lt;/Authors_Primary&gt;&lt;Authors_Primary&gt;Fu,Y.H.&lt;/Authors_Primary&gt;&lt;Date_Primary&gt;2006/10&lt;/Date_Primary&gt;&lt;Keywords&gt;Animals&lt;/Keywords&gt;&lt;Keywords&gt;Base Sequence&lt;/Keywords&gt;&lt;Keywords&gt;Brain&lt;/Keywords&gt;&lt;Keywords&gt;Cells,Cultured&lt;/Keywords&gt;&lt;Keywords&gt;DNA Mutational Analysis&lt;/Keywords&gt;&lt;Keywords&gt;Drosophila melanogaster&lt;/Keywords&gt;&lt;Keywords&gt;Female&lt;/Keywords&gt;&lt;Keywords&gt;Gene Dosage&lt;/Keywords&gt;&lt;Keywords&gt;Gene Duplication&lt;/Keywords&gt;&lt;Keywords&gt;Genes,Dominant&lt;/Keywords&gt;&lt;Keywords&gt;Genetic Linkage&lt;/Keywords&gt;&lt;Keywords&gt;genetics&lt;/Keywords&gt;&lt;Keywords&gt;Hereditary Central Nervous System Demyelinating Diseases&lt;/Keywords&gt;&lt;Keywords&gt;Humans&lt;/Keywords&gt;&lt;Keywords&gt;Lamin Type B&lt;/Keywords&gt;&lt;Keywords&gt;Male&lt;/Keywords&gt;&lt;Keywords&gt;Molecular Sequence Data&lt;/Keywords&gt;&lt;Keywords&gt;Mutation&lt;/Keywords&gt;&lt;Keywords&gt;pathology&lt;/Keywords&gt;&lt;Keywords&gt;physiology&lt;/Keywords&gt;&lt;Reprint&gt;Not in File&lt;/Reprint&gt;&lt;Start_Page&gt;1114&lt;/Start_Page&gt;&lt;End_Page&gt;1123&lt;/End_Page&gt;&lt;Periodical&gt;Nat.Genet.&lt;/Periodical&gt;&lt;Volume&gt;38&lt;/Volume&gt;&lt;Issue&gt;10&lt;/Issue&gt;&lt;Misc_3&gt;ng1872 [pii];10.1038/ng1872 [doi]&lt;/Misc_3&gt;&lt;Address&gt;Department of Neurology, University of California, San Francisco, San Francisco, California 94158, USA&lt;/Address&gt;&lt;Web_URL&gt;PM:16951681&lt;/Web_URL&gt;&lt;ZZ_JournalStdAbbrev&gt;&lt;f name="System"&gt;Nat.Genet.&lt;/f&gt;&lt;/ZZ_JournalStdAbbrev&gt;&lt;ZZ_WorkformID&gt;1&lt;/ZZ_WorkformID&gt;&lt;/MDL&gt;&lt;/Cite&gt;&lt;/Refman&gt;</w:instrText>
            </w:r>
            <w:r w:rsidR="00513E43">
              <w:fldChar w:fldCharType="separate"/>
            </w:r>
            <w:r w:rsidR="00513E43">
              <w:rPr>
                <w:noProof/>
              </w:rPr>
              <w:t>(Padiath et al., 2006)</w:t>
            </w:r>
            <w:r w:rsidR="00513E43">
              <w:fldChar w:fldCharType="end"/>
            </w:r>
            <w:r w:rsidRPr="00E835C7">
              <w:t>. The phenotype associated with loss of human LMNB1 function is unknown. Heterozygous Lmnb1 knockout mice are phenotypically indistinguishable from wild type, but homozygotes have bone and lung defects and die at birth </w:t>
            </w:r>
            <w:r w:rsidR="00513E43">
              <w:fldChar w:fldCharType="begin"/>
            </w:r>
            <w:r w:rsidR="00A00850">
              <w:instrText xml:space="preserve"> ADDIN REFMGR.CITE &lt;Refman&gt;&lt;Cite&gt;&lt;Author&gt;Vergnes&lt;/Author&gt;&lt;Year&gt;2004&lt;/Year&gt;&lt;RecNum&gt;10&lt;/RecNum&gt;&lt;IDText&gt;Lamin B1 is required for mouse development and nuclear integrity&lt;/IDText&gt;&lt;MDL Ref_Type="Journal"&gt;&lt;Ref_Type&gt;Journal&lt;/Ref_Type&gt;&lt;Ref_ID&gt;10&lt;/Ref_ID&gt;&lt;Title_Primary&gt;Lamin B1 is required for mouse development and nuclear integrity&lt;/Title_Primary&gt;&lt;Authors_Primary&gt;Vergnes,L.&lt;/Authors_Primary&gt;&lt;Authors_Primary&gt;Peterfy,M.&lt;/Authors_Primary&gt;&lt;Authors_Primary&gt;Bergo,M.O.&lt;/Authors_Primary&gt;&lt;Authors_Primary&gt;Young,S.G.&lt;/Authors_Primary&gt;&lt;Authors_Primary&gt;Reue,K.&lt;/Authors_Primary&gt;&lt;Date_Primary&gt;2004/7/13&lt;/Date_Primary&gt;&lt;Keywords&gt;abnormalities&lt;/Keywords&gt;&lt;Keywords&gt;Animals&lt;/Keywords&gt;&lt;Keywords&gt;Bone and Bones&lt;/Keywords&gt;&lt;Keywords&gt;Cells,Cultured&lt;/Keywords&gt;&lt;Keywords&gt;cytology&lt;/Keywords&gt;&lt;Keywords&gt;Embryonic and Fetal Development&lt;/Keywords&gt;&lt;Keywords&gt;Fibroblasts&lt;/Keywords&gt;&lt;Keywords&gt;Gene Expression&lt;/Keywords&gt;&lt;Keywords&gt;Gene Expression Regulation,Developmental&lt;/Keywords&gt;&lt;Keywords&gt;Genes,Lethal&lt;/Keywords&gt;&lt;Keywords&gt;genetics&lt;/Keywords&gt;&lt;Keywords&gt;Humans&lt;/Keywords&gt;&lt;Keywords&gt;Lamin Type B&lt;/Keywords&gt;&lt;Keywords&gt;Lung&lt;/Keywords&gt;&lt;Keywords&gt;metabolism&lt;/Keywords&gt;&lt;Keywords&gt;Mice&lt;/Keywords&gt;&lt;Keywords&gt;Mice,Knockout&lt;/Keywords&gt;&lt;Keywords&gt;Mutagenesis,Insertional&lt;/Keywords&gt;&lt;Keywords&gt;Mutation&lt;/Keywords&gt;&lt;Keywords&gt;Nuclear Lamina&lt;/Keywords&gt;&lt;Keywords&gt;Ossification,Heterotopic&lt;/Keywords&gt;&lt;Keywords&gt;pathology&lt;/Keywords&gt;&lt;Keywords&gt;physiology&lt;/Keywords&gt;&lt;Keywords&gt;physiopathology&lt;/Keywords&gt;&lt;Keywords&gt;Stem Cells&lt;/Keywords&gt;&lt;Reprint&gt;Not in File&lt;/Reprint&gt;&lt;Start_Page&gt;10428&lt;/Start_Page&gt;&lt;End_Page&gt;10433&lt;/End_Page&gt;&lt;Periodical&gt;Proc.Natl.Acad.Sci.U.S.A&lt;/Periodical&gt;&lt;Volume&gt;101&lt;/Volume&gt;&lt;Issue&gt;28&lt;/Issue&gt;&lt;User_Def_5&gt;PMC478588&lt;/User_Def_5&gt;&lt;Misc_3&gt;10.1073/pnas.0401424101 [doi];0401424101 [pii]&lt;/Misc_3&gt;&lt;Address&gt;Veterans Affairs Greater Los Angeles Healthcare System, David Geffen School of Medicine, University of California, Los Angeles, CA 90073, USA&lt;/Address&gt;&lt;Web_URL&gt;PM:15232008&lt;/Web_URL&gt;&lt;ZZ_JournalStdAbbrev&gt;&lt;f name="System"&gt;Proc.Natl.Acad.Sci.U.S.A&lt;/f&gt;&lt;/ZZ_JournalStdAbbrev&gt;&lt;ZZ_WorkformID&gt;1&lt;/ZZ_WorkformID&gt;&lt;/MDL&gt;&lt;/Cite&gt;&lt;/Refman&gt;</w:instrText>
            </w:r>
            <w:r w:rsidR="00513E43">
              <w:fldChar w:fldCharType="separate"/>
            </w:r>
            <w:r w:rsidR="00513E43">
              <w:rPr>
                <w:noProof/>
              </w:rPr>
              <w:t>(Vergnes et al., 2004)</w:t>
            </w:r>
            <w:r w:rsidR="00513E43">
              <w:fldChar w:fldCharType="end"/>
            </w:r>
            <w:r w:rsidRPr="00E835C7">
              <w:t>. Lmnb1-/- fibroblasts have misshapen nuclei and undergo premature senescence.</w:t>
            </w:r>
          </w:p>
        </w:tc>
      </w:tr>
      <w:tr w:rsidR="004D7D01" w:rsidTr="004D7D01">
        <w:tc>
          <w:tcPr>
            <w:tcW w:w="1160" w:type="dxa"/>
            <w:vAlign w:val="center"/>
          </w:tcPr>
          <w:p w:rsidR="004D7D01" w:rsidRPr="00E835C7" w:rsidRDefault="004D7D01" w:rsidP="004D7D01"/>
        </w:tc>
        <w:tc>
          <w:tcPr>
            <w:tcW w:w="1642" w:type="dxa"/>
            <w:vAlign w:val="center"/>
          </w:tcPr>
          <w:p w:rsidR="004D7D01" w:rsidRPr="00E835C7" w:rsidRDefault="004D7D01" w:rsidP="004D7D01"/>
        </w:tc>
        <w:tc>
          <w:tcPr>
            <w:tcW w:w="2551" w:type="dxa"/>
            <w:vAlign w:val="center"/>
          </w:tcPr>
          <w:p w:rsidR="004D7D01" w:rsidRPr="00E835C7" w:rsidRDefault="004D7D01" w:rsidP="004D7D01"/>
        </w:tc>
        <w:tc>
          <w:tcPr>
            <w:tcW w:w="2410" w:type="dxa"/>
            <w:vAlign w:val="center"/>
          </w:tcPr>
          <w:p w:rsidR="004D7D01" w:rsidRPr="00E835C7" w:rsidRDefault="004D7D01" w:rsidP="004D7D01">
            <w:r w:rsidRPr="00E835C7">
              <w:t>Loss of one copy: none (mouse)</w:t>
            </w:r>
          </w:p>
        </w:tc>
        <w:tc>
          <w:tcPr>
            <w:tcW w:w="1019" w:type="dxa"/>
            <w:vAlign w:val="center"/>
          </w:tcPr>
          <w:p w:rsidR="004D7D01" w:rsidRPr="00E835C7" w:rsidRDefault="004D7D01" w:rsidP="004D7D01"/>
        </w:tc>
        <w:tc>
          <w:tcPr>
            <w:tcW w:w="5392" w:type="dxa"/>
            <w:vAlign w:val="center"/>
          </w:tcPr>
          <w:p w:rsidR="004D7D01" w:rsidRPr="00E835C7" w:rsidRDefault="004D7D01" w:rsidP="004D7D01">
            <w:pPr>
              <w:rPr>
                <w:b/>
                <w:color w:val="FF0000"/>
              </w:rPr>
            </w:pPr>
          </w:p>
        </w:tc>
      </w:tr>
      <w:tr w:rsidR="004D7D01" w:rsidTr="004D7D01">
        <w:tc>
          <w:tcPr>
            <w:tcW w:w="1160" w:type="dxa"/>
            <w:vAlign w:val="center"/>
          </w:tcPr>
          <w:p w:rsidR="004D7D01" w:rsidRPr="00E835C7" w:rsidRDefault="004D7D01" w:rsidP="004D7D01"/>
        </w:tc>
        <w:tc>
          <w:tcPr>
            <w:tcW w:w="1642" w:type="dxa"/>
            <w:vAlign w:val="center"/>
          </w:tcPr>
          <w:p w:rsidR="004D7D01" w:rsidRPr="00E835C7" w:rsidRDefault="004D7D01" w:rsidP="004D7D01"/>
        </w:tc>
        <w:tc>
          <w:tcPr>
            <w:tcW w:w="2551" w:type="dxa"/>
            <w:vAlign w:val="center"/>
          </w:tcPr>
          <w:p w:rsidR="004D7D01" w:rsidRPr="00E835C7" w:rsidRDefault="004D7D01" w:rsidP="004D7D01"/>
        </w:tc>
        <w:tc>
          <w:tcPr>
            <w:tcW w:w="2410" w:type="dxa"/>
            <w:vAlign w:val="center"/>
          </w:tcPr>
          <w:p w:rsidR="004D7D01" w:rsidRPr="00E835C7" w:rsidRDefault="004D7D01" w:rsidP="004D7D01">
            <w:r w:rsidRPr="00E835C7">
              <w:t>Loss of both copies: neonatal lethality (mouse)</w:t>
            </w:r>
          </w:p>
        </w:tc>
        <w:tc>
          <w:tcPr>
            <w:tcW w:w="1019" w:type="dxa"/>
            <w:vAlign w:val="center"/>
          </w:tcPr>
          <w:p w:rsidR="004D7D01" w:rsidRPr="00E835C7" w:rsidRDefault="004D7D01" w:rsidP="004D7D01"/>
        </w:tc>
        <w:tc>
          <w:tcPr>
            <w:tcW w:w="5392" w:type="dxa"/>
            <w:vAlign w:val="center"/>
          </w:tcPr>
          <w:p w:rsidR="004D7D01" w:rsidRPr="00E835C7" w:rsidRDefault="004D7D01" w:rsidP="004D7D01"/>
        </w:tc>
      </w:tr>
      <w:tr w:rsidR="004D7D01" w:rsidTr="004D7D01">
        <w:tc>
          <w:tcPr>
            <w:tcW w:w="1160" w:type="dxa"/>
            <w:vAlign w:val="center"/>
          </w:tcPr>
          <w:p w:rsidR="004D7D01" w:rsidRPr="00E835C7" w:rsidRDefault="004D7D01" w:rsidP="004D7D01">
            <w:r w:rsidRPr="00E835C7">
              <w:t>MARCH3</w:t>
            </w:r>
          </w:p>
        </w:tc>
        <w:tc>
          <w:tcPr>
            <w:tcW w:w="1642" w:type="dxa"/>
            <w:vAlign w:val="center"/>
          </w:tcPr>
          <w:p w:rsidR="004D7D01" w:rsidRPr="00E835C7" w:rsidRDefault="004D7D01" w:rsidP="004D7D01">
            <w:r w:rsidRPr="00E835C7">
              <w:t>RNF173, MARCH III</w:t>
            </w:r>
          </w:p>
        </w:tc>
        <w:tc>
          <w:tcPr>
            <w:tcW w:w="2551" w:type="dxa"/>
            <w:vAlign w:val="center"/>
          </w:tcPr>
          <w:p w:rsidR="004D7D01" w:rsidRPr="00E835C7" w:rsidRDefault="004D7D01" w:rsidP="004D7D01">
            <w:r w:rsidRPr="00E835C7">
              <w:t>Possible endosomal protein</w:t>
            </w:r>
          </w:p>
        </w:tc>
        <w:tc>
          <w:tcPr>
            <w:tcW w:w="2410" w:type="dxa"/>
            <w:vAlign w:val="center"/>
          </w:tcPr>
          <w:p w:rsidR="004D7D01" w:rsidRPr="00E835C7" w:rsidRDefault="004D7D01" w:rsidP="004D7D01">
            <w:r w:rsidRPr="00E835C7">
              <w:t>Unknown</w:t>
            </w:r>
          </w:p>
        </w:tc>
        <w:tc>
          <w:tcPr>
            <w:tcW w:w="1019" w:type="dxa"/>
            <w:vAlign w:val="center"/>
          </w:tcPr>
          <w:p w:rsidR="004D7D01" w:rsidRPr="00E835C7" w:rsidRDefault="004D7D01" w:rsidP="004D7D01">
            <w:r w:rsidRPr="00E835C7">
              <w:t>8.9</w:t>
            </w:r>
          </w:p>
        </w:tc>
        <w:tc>
          <w:tcPr>
            <w:tcW w:w="5392" w:type="dxa"/>
            <w:vAlign w:val="center"/>
          </w:tcPr>
          <w:p w:rsidR="004D7D01" w:rsidRPr="00E835C7" w:rsidRDefault="004D7D01" w:rsidP="00513E43">
            <w:r w:rsidRPr="00E835C7">
              <w:t xml:space="preserve">MARCH3 is a member of a family of membrane-bound E3 ubiquitin ligases which have a variety of functions including immune regulation, protein degradation and vesicular trafficking </w:t>
            </w:r>
            <w:r w:rsidR="00513E43">
              <w:fldChar w:fldCharType="begin"/>
            </w:r>
            <w:r w:rsidR="00A00850">
              <w:instrText xml:space="preserve"> ADDIN REFMGR.CITE &lt;Refman&gt;&lt;Cite&gt;&lt;Author&gt;Fukuda&lt;/Author&gt;&lt;Year&gt;2006&lt;/Year&gt;&lt;RecNum&gt;11&lt;/RecNum&gt;&lt;IDText&gt;MARCH-III Is a novel component of endosomes with properties similar to those of MARCH-II&lt;/IDText&gt;&lt;MDL Ref_Type="Journal"&gt;&lt;Ref_Type&gt;Journal&lt;/Ref_Type&gt;&lt;Ref_ID&gt;11&lt;/Ref_ID&gt;&lt;Title_Primary&gt;MARCH-III Is a novel component of endosomes with properties similar to those of MARCH-II&lt;/Title_Primary&gt;&lt;Authors_Primary&gt;Fukuda,H.&lt;/Authors_Primary&gt;&lt;Authors_Primary&gt;Nakamura,N.&lt;/Authors_Primary&gt;&lt;Authors_Primary&gt;Hirose,S.&lt;/Authors_Primary&gt;&lt;Date_Primary&gt;2006/1&lt;/Date_Primary&gt;&lt;Keywords&gt;Amino Acid Sequence&lt;/Keywords&gt;&lt;Keywords&gt;Animals&lt;/Keywords&gt;&lt;Keywords&gt;Base Sequence&lt;/Keywords&gt;&lt;Keywords&gt;Carrier Proteins&lt;/Keywords&gt;&lt;Keywords&gt;Cloning,Molecular&lt;/Keywords&gt;&lt;Keywords&gt;DNA Primers&lt;/Keywords&gt;&lt;Keywords&gt;Endosomes&lt;/Keywords&gt;&lt;Keywords&gt;Fluorescent Antibody Technique&lt;/Keywords&gt;&lt;Keywords&gt;HeLa Cells&lt;/Keywords&gt;&lt;Keywords&gt;Humans&lt;/Keywords&gt;&lt;Keywords&gt;Immunoprecipitation&lt;/Keywords&gt;&lt;Keywords&gt;Lung&lt;/Keywords&gt;&lt;Keywords&gt;Membrane Proteins&lt;/Keywords&gt;&lt;Keywords&gt;metabolism&lt;/Keywords&gt;&lt;Keywords&gt;Molecular Sequence Data&lt;/Keywords&gt;&lt;Keywords&gt;Rats&lt;/Keywords&gt;&lt;Keywords&gt;Reverse Transcriptase Polymerase Chain Reaction&lt;/Keywords&gt;&lt;Keywords&gt;Sequence Homology,Amino Acid&lt;/Keywords&gt;&lt;Reprint&gt;Not in File&lt;/Reprint&gt;&lt;Start_Page&gt;137&lt;/Start_Page&gt;&lt;End_Page&gt;145&lt;/End_Page&gt;&lt;Periodical&gt;J.Biochem.&lt;/Periodical&gt;&lt;Volume&gt;139&lt;/Volume&gt;&lt;Issue&gt;1&lt;/Issue&gt;&lt;Misc_3&gt;139/1/137 [pii];10.1093/jb/mvj012 [doi]&lt;/Misc_3&gt;&lt;Address&gt;Department of Biological Sciences, Tokyo Institute of Technology, 4259-B-19 Nagatsuta-cho, Midori-ku, Yokohama 226-8501&lt;/Address&gt;&lt;Web_URL&gt;PM:16428329&lt;/Web_URL&gt;&lt;ZZ_JournalStdAbbrev&gt;&lt;f name="System"&gt;J.Biochem.&lt;/f&gt;&lt;/ZZ_JournalStdAbbrev&gt;&lt;ZZ_WorkformID&gt;1&lt;/ZZ_WorkformID&gt;&lt;/MDL&gt;&lt;/Cite&gt;&lt;/Refman&gt;</w:instrText>
            </w:r>
            <w:r w:rsidR="00513E43">
              <w:fldChar w:fldCharType="separate"/>
            </w:r>
            <w:r w:rsidR="00513E43">
              <w:rPr>
                <w:noProof/>
              </w:rPr>
              <w:t>(Fukuda et al., 2006)</w:t>
            </w:r>
            <w:r w:rsidR="00513E43">
              <w:fldChar w:fldCharType="end"/>
            </w:r>
            <w:r w:rsidRPr="00E835C7">
              <w:t xml:space="preserve">. MARCH3 is thought to function in the endosomal recycling pathway </w:t>
            </w:r>
            <w:r w:rsidR="00513E43">
              <w:fldChar w:fldCharType="begin"/>
            </w:r>
            <w:r w:rsidR="00A00850">
              <w:instrText xml:space="preserve"> ADDIN REFMGR.CITE &lt;Refman&gt;&lt;Cite&gt;&lt;Author&gt;Fukuda&lt;/Author&gt;&lt;Year&gt;2006&lt;/Year&gt;&lt;RecNum&gt;11&lt;/RecNum&gt;&lt;IDText&gt;MARCH-III Is a novel component of endosomes with properties similar to those of MARCH-II&lt;/IDText&gt;&lt;MDL Ref_Type="Journal"&gt;&lt;Ref_Type&gt;Journal&lt;/Ref_Type&gt;&lt;Ref_ID&gt;11&lt;/Ref_ID&gt;&lt;Title_Primary&gt;MARCH-III Is a novel component of endosomes with properties similar to those of MARCH-II&lt;/Title_Primary&gt;&lt;Authors_Primary&gt;Fukuda,H.&lt;/Authors_Primary&gt;&lt;Authors_Primary&gt;Nakamura,N.&lt;/Authors_Primary&gt;&lt;Authors_Primary&gt;Hirose,S.&lt;/Authors_Primary&gt;&lt;Date_Primary&gt;2006/1&lt;/Date_Primary&gt;&lt;Keywords&gt;Amino Acid Sequence&lt;/Keywords&gt;&lt;Keywords&gt;Animals&lt;/Keywords&gt;&lt;Keywords&gt;Base Sequence&lt;/Keywords&gt;&lt;Keywords&gt;Carrier Proteins&lt;/Keywords&gt;&lt;Keywords&gt;Cloning,Molecular&lt;/Keywords&gt;&lt;Keywords&gt;DNA Primers&lt;/Keywords&gt;&lt;Keywords&gt;Endosomes&lt;/Keywords&gt;&lt;Keywords&gt;Fluorescent Antibody Technique&lt;/Keywords&gt;&lt;Keywords&gt;HeLa Cells&lt;/Keywords&gt;&lt;Keywords&gt;Humans&lt;/Keywords&gt;&lt;Keywords&gt;Immunoprecipitation&lt;/Keywords&gt;&lt;Keywords&gt;Lung&lt;/Keywords&gt;&lt;Keywords&gt;Membrane Proteins&lt;/Keywords&gt;&lt;Keywords&gt;metabolism&lt;/Keywords&gt;&lt;Keywords&gt;Molecular Sequence Data&lt;/Keywords&gt;&lt;Keywords&gt;Rats&lt;/Keywords&gt;&lt;Keywords&gt;Reverse Transcriptase Polymerase Chain Reaction&lt;/Keywords&gt;&lt;Keywords&gt;Sequence Homology,Amino Acid&lt;/Keywords&gt;&lt;Reprint&gt;Not in File&lt;/Reprint&gt;&lt;Start_Page&gt;137&lt;/Start_Page&gt;&lt;End_Page&gt;145&lt;/End_Page&gt;&lt;Periodical&gt;J.Biochem.&lt;/Periodical&gt;&lt;Volume&gt;139&lt;/Volume&gt;&lt;Issue&gt;1&lt;/Issue&gt;&lt;Misc_3&gt;139/1/137 [pii];10.1093/jb/mvj012 [doi]&lt;/Misc_3&gt;&lt;Address&gt;Department of Biological Sciences, Tokyo Institute of Technology, 4259-B-19 Nagatsuta-cho, Midori-ku, Yokohama 226-8501&lt;/Address&gt;&lt;Web_URL&gt;PM:16428329&lt;/Web_URL&gt;&lt;ZZ_JournalStdAbbrev&gt;&lt;f name="System"&gt;J.Biochem.&lt;/f&gt;&lt;/ZZ_JournalStdAbbrev&gt;&lt;ZZ_WorkformID&gt;1&lt;/ZZ_WorkformID&gt;&lt;/MDL&gt;&lt;/Cite&gt;&lt;/Refman&gt;</w:instrText>
            </w:r>
            <w:r w:rsidR="00513E43">
              <w:fldChar w:fldCharType="separate"/>
            </w:r>
            <w:r w:rsidR="00513E43">
              <w:rPr>
                <w:noProof/>
              </w:rPr>
              <w:t>(Fukuda et al., 2006)</w:t>
            </w:r>
            <w:r w:rsidR="00513E43">
              <w:fldChar w:fldCharType="end"/>
            </w:r>
            <w:r w:rsidRPr="00E835C7">
              <w:t xml:space="preserve">. </w:t>
            </w:r>
          </w:p>
        </w:tc>
      </w:tr>
      <w:tr w:rsidR="004D7D01" w:rsidTr="004D7D01">
        <w:tc>
          <w:tcPr>
            <w:tcW w:w="1160" w:type="dxa"/>
            <w:vAlign w:val="center"/>
          </w:tcPr>
          <w:p w:rsidR="004D7D01" w:rsidRPr="00E835C7" w:rsidRDefault="004D7D01" w:rsidP="004D7D01">
            <w:r w:rsidRPr="00E835C7">
              <w:t>MEGF10</w:t>
            </w:r>
          </w:p>
        </w:tc>
        <w:tc>
          <w:tcPr>
            <w:tcW w:w="1642" w:type="dxa"/>
            <w:vAlign w:val="center"/>
          </w:tcPr>
          <w:p w:rsidR="004D7D01" w:rsidRPr="00E835C7" w:rsidRDefault="004D7D01" w:rsidP="004D7D01">
            <w:r w:rsidRPr="00E835C7">
              <w:t>EMARDD</w:t>
            </w:r>
          </w:p>
        </w:tc>
        <w:tc>
          <w:tcPr>
            <w:tcW w:w="2551" w:type="dxa"/>
            <w:vAlign w:val="center"/>
          </w:tcPr>
          <w:p w:rsidR="004D7D01" w:rsidRPr="00E835C7" w:rsidRDefault="004D7D01" w:rsidP="004D7D01">
            <w:r w:rsidRPr="00E835C7">
              <w:t>Homolog of C. elegans CED-1 phagocytic receptor</w:t>
            </w:r>
          </w:p>
        </w:tc>
        <w:tc>
          <w:tcPr>
            <w:tcW w:w="2410" w:type="dxa"/>
            <w:vAlign w:val="center"/>
          </w:tcPr>
          <w:p w:rsidR="004D7D01" w:rsidRPr="00E835C7" w:rsidRDefault="004D7D01" w:rsidP="004D7D01">
            <w:r w:rsidRPr="00E835C7">
              <w:t>loss of both copies: congenital myopathy with minicores</w:t>
            </w:r>
          </w:p>
        </w:tc>
        <w:tc>
          <w:tcPr>
            <w:tcW w:w="1019" w:type="dxa"/>
            <w:vAlign w:val="center"/>
          </w:tcPr>
          <w:p w:rsidR="004D7D01" w:rsidRPr="00E835C7" w:rsidRDefault="004D7D01" w:rsidP="004D7D01">
            <w:r w:rsidRPr="00E835C7">
              <w:t>84</w:t>
            </w:r>
          </w:p>
        </w:tc>
        <w:tc>
          <w:tcPr>
            <w:tcW w:w="5392" w:type="dxa"/>
            <w:vAlign w:val="center"/>
          </w:tcPr>
          <w:p w:rsidR="004D7D01" w:rsidRPr="00E835C7" w:rsidRDefault="004D7D01" w:rsidP="002A27E7">
            <w:r w:rsidRPr="00E835C7">
              <w:t xml:space="preserve">MEGF10 is a plasma membrane protein which has structural and functional similarities to the </w:t>
            </w:r>
            <w:r w:rsidRPr="00E835C7">
              <w:rPr>
                <w:iCs/>
              </w:rPr>
              <w:t>C. elegans</w:t>
            </w:r>
            <w:r w:rsidRPr="00E835C7">
              <w:t xml:space="preserve"> phagocytic cell receptor CED-1 and appears to be involved in the clearance of dead cells and amyloid-b aggregates</w:t>
            </w:r>
            <w:r w:rsidR="00513E43">
              <w:t xml:space="preserve"> </w:t>
            </w:r>
            <w:r w:rsidR="00513E43">
              <w:fldChar w:fldCharType="begin">
                <w:fldData xml:space="preserve">PFJlZm1hbj48Q2l0ZT48QXV0aG9yPkhhbW9uPC9BdXRob3I+PFllYXI+MjAwNjwvWWVhcj48UmVj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</w:fldData>
              </w:fldChar>
            </w:r>
            <w:r w:rsidR="00A00850">
              <w:instrText xml:space="preserve"> ADDIN REFMGR.CITE </w:instrText>
            </w:r>
            <w:r w:rsidR="00A00850">
              <w:fldChar w:fldCharType="begin">
                <w:fldData xml:space="preserve">PFJlZm1hbj48Q2l0ZT48QXV0aG9yPkhhbW9uPC9BdXRob3I+PFllYXI+MjAwNjwvWWVhcj48UmVj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</w:fldData>
              </w:fldChar>
            </w:r>
            <w:r w:rsidR="00A00850">
              <w:instrText xml:space="preserve"> ADDIN EN.CITE.DATA </w:instrText>
            </w:r>
            <w:r w:rsidR="00A00850">
              <w:fldChar w:fldCharType="end"/>
            </w:r>
            <w:r w:rsidR="00513E43">
              <w:fldChar w:fldCharType="separate"/>
            </w:r>
            <w:r w:rsidR="00513E43">
              <w:rPr>
                <w:noProof/>
              </w:rPr>
              <w:t>(Hamon et al., 2006; Singh et al., 2010)</w:t>
            </w:r>
            <w:r w:rsidR="00513E43">
              <w:fldChar w:fldCharType="end"/>
            </w:r>
            <w:r w:rsidRPr="00E835C7">
              <w:t xml:space="preserve">. It also regulates proliferation and differentiation of muscle satellite cells, which play an important role in skeletal muscle repair </w:t>
            </w:r>
            <w:r w:rsidR="00513E43">
              <w:fldChar w:fldCharType="begin"/>
            </w:r>
            <w:r w:rsidR="00A00850">
              <w:instrText xml:space="preserve"> ADDIN REFMGR.CITE &lt;Refman&gt;&lt;Cite&gt;&lt;Author&gt;Holterman&lt;/Author&gt;&lt;Year&gt;2007&lt;/Year&gt;&lt;RecNum&gt;14&lt;/RecNum&gt;&lt;IDText&gt;Megf10 regulates the progression of the satellite cell myogenic program&lt;/IDText&gt;&lt;MDL Ref_Type="Journal"&gt;&lt;Ref_Type&gt;Journal&lt;/Ref_Type&gt;&lt;Ref_ID&gt;14&lt;/Ref_ID&gt;&lt;Title_Primary&gt;Megf10 regulates the progression of the satellite cell myogenic program&lt;/Title_Primary&gt;&lt;Authors_Primary&gt;Holterman,C.E.&lt;/Authors_Primary&gt;&lt;Authors_Primary&gt;Le,Grand F.&lt;/Authors_Primary&gt;&lt;Authors_Primary&gt;Kuang,S.&lt;/Authors_Primary&gt;&lt;Authors_Primary&gt;Seale,P.&lt;/Authors_Primary&gt;&lt;Authors_Primary&gt;Rudnicki,M.A.&lt;/Authors_Primary&gt;&lt;Date_Primary&gt;2007/12/3&lt;/Date_Primary&gt;&lt;Keywords&gt;Animals&lt;/Keywords&gt;&lt;Keywords&gt;Cell Compartmentation&lt;/Keywords&gt;&lt;Keywords&gt;Cell Differentiation&lt;/Keywords&gt;&lt;Keywords&gt;Cell Proliferation&lt;/Keywords&gt;&lt;Keywords&gt;cytology&lt;/Keywords&gt;&lt;Keywords&gt;deficiency&lt;/Keywords&gt;&lt;Keywords&gt;DNA,Complementary&lt;/Keywords&gt;&lt;Keywords&gt;isolation &amp;amp; purification&lt;/Keywords&gt;&lt;Keywords&gt;Membrane Proteins&lt;/Keywords&gt;&lt;Keywords&gt;metabolism&lt;/Keywords&gt;&lt;Keywords&gt;Mice&lt;/Keywords&gt;&lt;Keywords&gt;Muscle Development&lt;/Keywords&gt;&lt;Keywords&gt;Muscle,Skeletal&lt;/Keywords&gt;&lt;Keywords&gt;Receptors,Notch&lt;/Keywords&gt;&lt;Keywords&gt;Satellite Cells,Skeletal Muscle&lt;/Keywords&gt;&lt;Keywords&gt;Serum&lt;/Keywords&gt;&lt;Keywords&gt;Signal Transduction&lt;/Keywords&gt;&lt;Keywords&gt;Stem Cells&lt;/Keywords&gt;&lt;Reprint&gt;Not in File&lt;/Reprint&gt;&lt;Start_Page&gt;911&lt;/Start_Page&gt;&lt;End_Page&gt;922&lt;/End_Page&gt;&lt;Periodical&gt;J.Cell Biol.&lt;/Periodical&gt;&lt;Volume&gt;179&lt;/Volume&gt;&lt;Issue&gt;5&lt;/Issue&gt;&lt;User_Def_5&gt;PMC2099186&lt;/User_Def_5&gt;&lt;Misc_3&gt;jcb.200709083 [pii];10.1083/jcb.200709083 [doi]&lt;/Misc_3&gt;&lt;Address&gt;Department of Cellular and Molecular Medicine, University of Ottawa, Ottawa, Canada K1N 6N5&lt;/Address&gt;&lt;Web_URL&gt;PM:18056409&lt;/Web_URL&gt;&lt;ZZ_JournalStdAbbrev&gt;&lt;f name="System"&gt;J.Cell Biol.&lt;/f&gt;&lt;/ZZ_JournalStdAbbrev&gt;&lt;ZZ_WorkformID&gt;1&lt;/ZZ_WorkformID&gt;&lt;/MDL&gt;&lt;/Cite&gt;&lt;/Refman&gt;</w:instrText>
            </w:r>
            <w:r w:rsidR="00513E43">
              <w:fldChar w:fldCharType="separate"/>
            </w:r>
            <w:r w:rsidR="00513E43">
              <w:rPr>
                <w:noProof/>
              </w:rPr>
              <w:t>(Holterman et al., 2007)</w:t>
            </w:r>
            <w:r w:rsidR="00513E43">
              <w:fldChar w:fldCharType="end"/>
            </w:r>
            <w:r w:rsidRPr="00E835C7">
              <w:t xml:space="preserve">. Homozygous or compound heterozygous mutations in MEGF10 have been identified in early-onset myopathy, areflexia, respiratory </w:t>
            </w:r>
            <w:r w:rsidRPr="00E835C7">
              <w:lastRenderedPageBreak/>
              <w:t>distress, and dysphagia (EMARDD, MIM 614399)</w:t>
            </w:r>
            <w:r w:rsidR="002A27E7">
              <w:t xml:space="preserve"> </w:t>
            </w:r>
            <w:r w:rsidR="002A27E7">
              <w:fldChar w:fldCharType="begin">
                <w:fldData xml:space="preserve">PFJlZm1hbj48Q2l0ZT48QXV0aG9yPkxvZ2FuPC9BdXRob3I+PFllYXI+MjAxMTwvWWVhcj48UmVj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</w:fldData>
              </w:fldChar>
            </w:r>
            <w:r w:rsidR="00A00850">
              <w:instrText xml:space="preserve"> ADDIN REFMGR.CITE </w:instrText>
            </w:r>
            <w:r w:rsidR="00A00850">
              <w:fldChar w:fldCharType="begin">
                <w:fldData xml:space="preserve">PFJlZm1hbj48Q2l0ZT48QXV0aG9yPkxvZ2FuPC9BdXRob3I+PFllYXI+MjAxMTwvWWVhcj48UmVj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</w:fldData>
              </w:fldChar>
            </w:r>
            <w:r w:rsidR="00A00850">
              <w:instrText xml:space="preserve"> ADDIN EN.CITE.DATA </w:instrText>
            </w:r>
            <w:r w:rsidR="00A00850">
              <w:fldChar w:fldCharType="end"/>
            </w:r>
            <w:r w:rsidR="002A27E7">
              <w:fldChar w:fldCharType="separate"/>
            </w:r>
            <w:r w:rsidR="002A27E7">
              <w:rPr>
                <w:noProof/>
              </w:rPr>
              <w:t>(Logan et al., 2011)</w:t>
            </w:r>
            <w:r w:rsidR="002A27E7">
              <w:fldChar w:fldCharType="end"/>
            </w:r>
            <w:r w:rsidR="002A27E7">
              <w:t>.</w:t>
            </w:r>
          </w:p>
        </w:tc>
      </w:tr>
      <w:tr w:rsidR="004D7D01" w:rsidTr="004D7D01">
        <w:tc>
          <w:tcPr>
            <w:tcW w:w="1160" w:type="dxa"/>
            <w:vAlign w:val="center"/>
          </w:tcPr>
          <w:p w:rsidR="004D7D01" w:rsidRPr="00E835C7" w:rsidRDefault="004D7D01" w:rsidP="004D7D01">
            <w:r w:rsidRPr="00E835C7">
              <w:lastRenderedPageBreak/>
              <w:t>PRRC1</w:t>
            </w:r>
          </w:p>
        </w:tc>
        <w:tc>
          <w:tcPr>
            <w:tcW w:w="1642" w:type="dxa"/>
            <w:vAlign w:val="center"/>
          </w:tcPr>
          <w:p w:rsidR="004D7D01" w:rsidRPr="00E835C7" w:rsidRDefault="004D7D01" w:rsidP="004D7D01">
            <w:r w:rsidRPr="00E835C7">
              <w:t>FLJ32875</w:t>
            </w:r>
          </w:p>
        </w:tc>
        <w:tc>
          <w:tcPr>
            <w:tcW w:w="2551" w:type="dxa"/>
            <w:vAlign w:val="center"/>
          </w:tcPr>
          <w:p w:rsidR="004D7D01" w:rsidRPr="00E835C7" w:rsidRDefault="004D7D01" w:rsidP="004D7D01">
            <w:r w:rsidRPr="00E835C7">
              <w:t>Unknown</w:t>
            </w:r>
          </w:p>
        </w:tc>
        <w:tc>
          <w:tcPr>
            <w:tcW w:w="2410" w:type="dxa"/>
            <w:vAlign w:val="center"/>
          </w:tcPr>
          <w:p w:rsidR="004D7D01" w:rsidRPr="00E835C7" w:rsidRDefault="004D7D01" w:rsidP="004D7D01">
            <w:r w:rsidRPr="00E835C7">
              <w:t>Unknown</w:t>
            </w:r>
          </w:p>
        </w:tc>
        <w:tc>
          <w:tcPr>
            <w:tcW w:w="1019" w:type="dxa"/>
            <w:vAlign w:val="center"/>
          </w:tcPr>
          <w:p w:rsidR="004D7D01" w:rsidRPr="00E835C7" w:rsidRDefault="004D7D01" w:rsidP="004D7D01">
            <w:r w:rsidRPr="00E835C7">
              <w:t>73</w:t>
            </w:r>
          </w:p>
        </w:tc>
        <w:tc>
          <w:tcPr>
            <w:tcW w:w="5392" w:type="dxa"/>
            <w:vAlign w:val="center"/>
          </w:tcPr>
          <w:p w:rsidR="004D7D01" w:rsidRPr="00E835C7" w:rsidRDefault="004D7D01" w:rsidP="002A27E7">
            <w:r w:rsidRPr="00E835C7">
              <w:rPr>
                <w:iCs/>
              </w:rPr>
              <w:t>PRRC1</w:t>
            </w:r>
            <w:r w:rsidRPr="00E835C7">
              <w:t xml:space="preserve"> encodes a protein of unknown function which contains an N-terminal domain that is highly enriched in proline </w:t>
            </w:r>
            <w:r w:rsidR="002A27E7">
              <w:fldChar w:fldCharType="begin"/>
            </w:r>
            <w:r w:rsidR="00A00850">
              <w:instrText xml:space="preserve"> ADDIN REFMGR.CITE &lt;Refman&gt;&lt;Cite&gt;&lt;Author&gt;Kamakari&lt;/Author&gt;&lt;Year&gt;2005&lt;/Year&gt;&lt;RecNum&gt;16&lt;/RecNum&gt;&lt;IDText&gt;Structural analysis and expression profile of a novel gene on chromosome 5q23 encoding a Golgi-associated protein with six splice variants, and involved within the 5q deletion of a Ph(-) CML patient&lt;/IDText&gt;&lt;MDL Ref_Type="Journal"&gt;&lt;Ref_Type&gt;Journal&lt;/Ref_Type&gt;&lt;Ref_ID&gt;16&lt;/Ref_ID&gt;&lt;Title_Primary&gt;Structural analysis and expression profile of a novel gene on chromosome 5q23 encoding a Golgi-associated protein with six splice variants, and involved within the 5q deletion of a Ph(-) CML patient&lt;/Title_Primary&gt;&lt;Authors_Primary&gt;Kamakari,S.&lt;/Authors_Primary&gt;&lt;Authors_Primary&gt;Roussou,A.&lt;/Authors_Primary&gt;&lt;Authors_Primary&gt;Jefferson,A.&lt;/Authors_Primary&gt;&lt;Authors_Primary&gt;Ragoussis,I.&lt;/Authors_Primary&gt;&lt;Authors_Primary&gt;Anagnou,N.P.&lt;/Authors_Primary&gt;&lt;Date_Primary&gt;2005/1&lt;/Date_Primary&gt;&lt;Keywords&gt;Adaptor Proteins,Signal Transducing&lt;/Keywords&gt;&lt;Keywords&gt;Alternative Splicing&lt;/Keywords&gt;&lt;Keywords&gt;Amino Acid Sequence&lt;/Keywords&gt;&lt;Keywords&gt;Base Sequence&lt;/Keywords&gt;&lt;Keywords&gt;Carrier Proteins&lt;/Keywords&gt;&lt;Keywords&gt;Chromosome Deletion&lt;/Keywords&gt;&lt;Keywords&gt;Chromosomes,Human,Pair 5&lt;/Keywords&gt;&lt;Keywords&gt;Gene Expression&lt;/Keywords&gt;&lt;Keywords&gt;genetics&lt;/Keywords&gt;&lt;Keywords&gt;Humans&lt;/Keywords&gt;&lt;Keywords&gt;Leukemia,Myeloid,Chronic,Atypical,BCR-ABL Negative&lt;/Keywords&gt;&lt;Keywords&gt;Microfilament Proteins&lt;/Keywords&gt;&lt;Keywords&gt;Molecular Sequence Data&lt;/Keywords&gt;&lt;Reprint&gt;Not in File&lt;/Reprint&gt;&lt;Start_Page&gt;17&lt;/Start_Page&gt;&lt;End_Page&gt;31&lt;/End_Page&gt;&lt;Periodical&gt;Leuk.Res.&lt;/Periodical&gt;&lt;Volume&gt;29&lt;/Volume&gt;&lt;Issue&gt;1&lt;/Issue&gt;&lt;Misc_3&gt;S0145212604002048 [pii];10.1016/j.leukres.2004.04.019 [doi]&lt;/Misc_3&gt;&lt;Address&gt;Institute of Molecular Biology and Biotechnology, University of Crete School of Medicine, FORTH, Vassilika Vouton, P.O. Box 1527, 71 110 Heraklion, Greece. kamakari@imbb.forth.gr&lt;/Address&gt;&lt;Web_URL&gt;PM:15541471&lt;/Web_URL&gt;&lt;ZZ_JournalStdAbbrev&gt;&lt;f name="System"&gt;Leuk.Res.&lt;/f&gt;&lt;/ZZ_JournalStdAbbrev&gt;&lt;ZZ_WorkformID&gt;1&lt;/ZZ_WorkformID&gt;&lt;/MDL&gt;&lt;/Cite&gt;&lt;/Refman&gt;</w:instrText>
            </w:r>
            <w:r w:rsidR="002A27E7">
              <w:fldChar w:fldCharType="separate"/>
            </w:r>
            <w:r w:rsidR="002A27E7">
              <w:rPr>
                <w:noProof/>
              </w:rPr>
              <w:t>(Kamakari et al., 2005)</w:t>
            </w:r>
            <w:r w:rsidR="002A27E7">
              <w:fldChar w:fldCharType="end"/>
            </w:r>
            <w:r w:rsidRPr="00E835C7">
              <w:t xml:space="preserve">. The </w:t>
            </w:r>
            <w:r w:rsidRPr="00E835C7">
              <w:rPr>
                <w:iCs/>
              </w:rPr>
              <w:t>PRRC1</w:t>
            </w:r>
            <w:r w:rsidRPr="00E835C7">
              <w:t xml:space="preserve"> gene has several splice variants and is expressed in a wide variety of human tissues. At least one PRRC1 protein isoform associates with the Golgi apparatus. </w:t>
            </w:r>
          </w:p>
        </w:tc>
      </w:tr>
      <w:tr w:rsidR="004D7D01" w:rsidTr="004D7D01">
        <w:tc>
          <w:tcPr>
            <w:tcW w:w="1160" w:type="dxa"/>
            <w:vAlign w:val="center"/>
          </w:tcPr>
          <w:p w:rsidR="004D7D01" w:rsidRPr="00E835C7" w:rsidRDefault="004D7D01" w:rsidP="004D7D01">
            <w:r w:rsidRPr="00E835C7">
              <w:t>CTXN3</w:t>
            </w:r>
          </w:p>
        </w:tc>
        <w:tc>
          <w:tcPr>
            <w:tcW w:w="1642" w:type="dxa"/>
            <w:vAlign w:val="center"/>
          </w:tcPr>
          <w:p w:rsidR="004D7D01" w:rsidRPr="00E835C7" w:rsidRDefault="004D7D01" w:rsidP="004D7D01">
            <w:r w:rsidRPr="00E835C7">
              <w:t>Cortexin 3, KABE</w:t>
            </w:r>
          </w:p>
        </w:tc>
        <w:tc>
          <w:tcPr>
            <w:tcW w:w="2551" w:type="dxa"/>
            <w:vAlign w:val="center"/>
          </w:tcPr>
          <w:p w:rsidR="004D7D01" w:rsidRPr="00E835C7" w:rsidRDefault="004D7D01" w:rsidP="004D7D01">
            <w:r w:rsidRPr="00E835C7">
              <w:t>Unknown</w:t>
            </w:r>
          </w:p>
        </w:tc>
        <w:tc>
          <w:tcPr>
            <w:tcW w:w="2410" w:type="dxa"/>
            <w:vAlign w:val="center"/>
          </w:tcPr>
          <w:p w:rsidR="004D7D01" w:rsidRPr="00E835C7" w:rsidRDefault="004D7D01" w:rsidP="004D7D01">
            <w:r w:rsidRPr="00E835C7">
              <w:t>Unknown</w:t>
            </w:r>
          </w:p>
        </w:tc>
        <w:tc>
          <w:tcPr>
            <w:tcW w:w="1019" w:type="dxa"/>
            <w:vAlign w:val="center"/>
          </w:tcPr>
          <w:p w:rsidR="004D7D01" w:rsidRPr="00E835C7" w:rsidRDefault="004D7D01" w:rsidP="004D7D01">
            <w:r w:rsidRPr="00E835C7">
              <w:t>14.5</w:t>
            </w:r>
          </w:p>
        </w:tc>
        <w:tc>
          <w:tcPr>
            <w:tcW w:w="5392" w:type="dxa"/>
            <w:vAlign w:val="center"/>
          </w:tcPr>
          <w:p w:rsidR="004D7D01" w:rsidRPr="00E835C7" w:rsidRDefault="004D7D01" w:rsidP="002A27E7">
            <w:r w:rsidRPr="00E835C7">
              <w:t xml:space="preserve">The </w:t>
            </w:r>
            <w:r w:rsidRPr="00E835C7">
              <w:rPr>
                <w:iCs/>
              </w:rPr>
              <w:t>CTXN3</w:t>
            </w:r>
            <w:r w:rsidRPr="00E835C7">
              <w:t xml:space="preserve"> gene encodes Cortexin 3, an 81-amino acid polypeptide of unknown function </w:t>
            </w:r>
            <w:r w:rsidR="002A27E7">
              <w:fldChar w:fldCharType="begin">
                <w:fldData xml:space="preserve">PFJlZm1hbj48Q2l0ZT48QXV0aG9yPldhbmc8L0F1dGhvcj48WWVhcj4yMDA3PC9ZZWFyPjxSZWNO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</w:fldData>
              </w:fldChar>
            </w:r>
            <w:r w:rsidR="00A00850">
              <w:instrText xml:space="preserve"> ADDIN REFMGR.CITE </w:instrText>
            </w:r>
            <w:r w:rsidR="00A00850">
              <w:fldChar w:fldCharType="begin">
                <w:fldData xml:space="preserve">PFJlZm1hbj48Q2l0ZT48QXV0aG9yPldhbmc8L0F1dGhvcj48WWVhcj4yMDA3PC9ZZWFyPjxSZWNO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</w:fldData>
              </w:fldChar>
            </w:r>
            <w:r w:rsidR="00A00850">
              <w:instrText xml:space="preserve"> ADDIN EN.CITE.DATA </w:instrText>
            </w:r>
            <w:r w:rsidR="00A00850">
              <w:fldChar w:fldCharType="end"/>
            </w:r>
            <w:r w:rsidR="002A27E7">
              <w:fldChar w:fldCharType="separate"/>
            </w:r>
            <w:r w:rsidR="002A27E7">
              <w:rPr>
                <w:noProof/>
              </w:rPr>
              <w:t>(Wang et al., 2007)</w:t>
            </w:r>
            <w:r w:rsidR="002A27E7">
              <w:fldChar w:fldCharType="end"/>
            </w:r>
            <w:r w:rsidRPr="00E835C7">
              <w:t>. It is expressed in kidney and brain. The protein has a predicted transmembrane domain that is highly conserved.</w:t>
            </w:r>
          </w:p>
        </w:tc>
      </w:tr>
      <w:tr w:rsidR="004D7D01" w:rsidTr="004D7D01">
        <w:tc>
          <w:tcPr>
            <w:tcW w:w="1160" w:type="dxa"/>
            <w:vAlign w:val="center"/>
          </w:tcPr>
          <w:p w:rsidR="004D7D01" w:rsidRPr="00E835C7" w:rsidRDefault="004D7D01" w:rsidP="004D7D01">
            <w:r w:rsidRPr="00E835C7">
              <w:t>SLC12A2</w:t>
            </w:r>
          </w:p>
        </w:tc>
        <w:tc>
          <w:tcPr>
            <w:tcW w:w="1642" w:type="dxa"/>
            <w:vAlign w:val="center"/>
          </w:tcPr>
          <w:p w:rsidR="004D7D01" w:rsidRPr="00E835C7" w:rsidRDefault="004D7D01" w:rsidP="004D7D01">
            <w:r w:rsidRPr="00E835C7">
              <w:t>BSC, BSC2, NKCC1</w:t>
            </w:r>
          </w:p>
        </w:tc>
        <w:tc>
          <w:tcPr>
            <w:tcW w:w="2551" w:type="dxa"/>
            <w:vAlign w:val="center"/>
          </w:tcPr>
          <w:p w:rsidR="004D7D01" w:rsidRPr="00E835C7" w:rsidRDefault="004D7D01" w:rsidP="004D7D01">
            <w:r w:rsidRPr="00E835C7">
              <w:t>Ion transporter</w:t>
            </w:r>
          </w:p>
        </w:tc>
        <w:tc>
          <w:tcPr>
            <w:tcW w:w="2410" w:type="dxa"/>
            <w:vAlign w:val="center"/>
          </w:tcPr>
          <w:p w:rsidR="004D7D01" w:rsidRPr="00E835C7" w:rsidRDefault="004D7D01" w:rsidP="004D7D01">
            <w:r w:rsidRPr="00E835C7">
              <w:t>Loss of both copies: deafness and imbalance (mouse)</w:t>
            </w:r>
          </w:p>
        </w:tc>
        <w:tc>
          <w:tcPr>
            <w:tcW w:w="1019" w:type="dxa"/>
            <w:vAlign w:val="center"/>
          </w:tcPr>
          <w:p w:rsidR="004D7D01" w:rsidRPr="00E835C7" w:rsidRDefault="004D7D01" w:rsidP="004D7D01">
            <w:r w:rsidRPr="00E835C7">
              <w:t>46</w:t>
            </w:r>
          </w:p>
        </w:tc>
        <w:tc>
          <w:tcPr>
            <w:tcW w:w="5392" w:type="dxa"/>
            <w:vAlign w:val="center"/>
          </w:tcPr>
          <w:p w:rsidR="004D7D01" w:rsidRPr="00E835C7" w:rsidRDefault="004D7D01" w:rsidP="002A27E7">
            <w:r w:rsidRPr="00E835C7">
              <w:t xml:space="preserve">The SLC12A2 protein (also called NKCC1) transports sodium, potassium and chloride ions across the basolateral membranes of secretory epithelia </w:t>
            </w:r>
            <w:r w:rsidR="002A27E7">
              <w:fldChar w:fldCharType="begin">
                <w:fldData xml:space="preserve">PFJlZm1hbj48Q2l0ZT48QXV0aG9yPkZsYWdlbGxhPC9BdXRob3I+PFllYXI+MTk5OTwvWWVhcj48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</w:fldData>
              </w:fldChar>
            </w:r>
            <w:r w:rsidR="00A00850">
              <w:instrText xml:space="preserve"> ADDIN REFMGR.CITE </w:instrText>
            </w:r>
            <w:r w:rsidR="00A00850">
              <w:fldChar w:fldCharType="begin">
                <w:fldData xml:space="preserve">PFJlZm1hbj48Q2l0ZT48QXV0aG9yPkZsYWdlbGxhPC9BdXRob3I+PFllYXI+MTk5OTwvWWVhcj48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</w:fldData>
              </w:fldChar>
            </w:r>
            <w:r w:rsidR="00A00850">
              <w:instrText xml:space="preserve"> ADDIN EN.CITE.DATA </w:instrText>
            </w:r>
            <w:r w:rsidR="00A00850">
              <w:fldChar w:fldCharType="end"/>
            </w:r>
            <w:r w:rsidR="002A27E7">
              <w:fldChar w:fldCharType="separate"/>
            </w:r>
            <w:r w:rsidR="002A27E7">
              <w:rPr>
                <w:noProof/>
              </w:rPr>
              <w:t>(Flagella et al., 1999)</w:t>
            </w:r>
            <w:r w:rsidR="002A27E7">
              <w:fldChar w:fldCharType="end"/>
            </w:r>
            <w:r w:rsidRPr="00E835C7">
              <w:t xml:space="preserve">. Homozygous loss of function of </w:t>
            </w:r>
            <w:r w:rsidRPr="00E835C7">
              <w:rPr>
                <w:iCs/>
              </w:rPr>
              <w:t>Slc12a2</w:t>
            </w:r>
            <w:r w:rsidRPr="00E835C7">
              <w:t xml:space="preserve"> in mice causes deafness and balance problems due to abnormal production of cochlear endolymph </w:t>
            </w:r>
            <w:r w:rsidR="002A27E7">
              <w:fldChar w:fldCharType="begin">
                <w:fldData xml:space="preserve">PFJlZm1hbj48Q2l0ZT48QXV0aG9yPkZsYWdlbGxhPC9BdXRob3I+PFllYXI+MTk5OTwvWWVhcj48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</w:fldData>
              </w:fldChar>
            </w:r>
            <w:r w:rsidR="00A00850">
              <w:instrText xml:space="preserve"> ADDIN REFMGR.CITE </w:instrText>
            </w:r>
            <w:r w:rsidR="00A00850">
              <w:fldChar w:fldCharType="begin">
                <w:fldData xml:space="preserve">PFJlZm1hbj48Q2l0ZT48QXV0aG9yPkZsYWdlbGxhPC9BdXRob3I+PFllYXI+MTk5OTwvWWVhcj48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</w:fldData>
              </w:fldChar>
            </w:r>
            <w:r w:rsidR="00A00850">
              <w:instrText xml:space="preserve"> ADDIN EN.CITE.DATA </w:instrText>
            </w:r>
            <w:r w:rsidR="00A00850">
              <w:fldChar w:fldCharType="end"/>
            </w:r>
            <w:r w:rsidR="002A27E7">
              <w:fldChar w:fldCharType="separate"/>
            </w:r>
            <w:r w:rsidR="002A27E7">
              <w:rPr>
                <w:noProof/>
              </w:rPr>
              <w:t>(Flagella et al., 1999; Dixon et al., 1999; Delpire et al., 1999)</w:t>
            </w:r>
            <w:r w:rsidR="002A27E7">
              <w:fldChar w:fldCharType="end"/>
            </w:r>
            <w:r w:rsidRPr="00E835C7">
              <w:t>.</w:t>
            </w:r>
          </w:p>
        </w:tc>
      </w:tr>
      <w:tr w:rsidR="004D7D01" w:rsidTr="004D7D01">
        <w:tc>
          <w:tcPr>
            <w:tcW w:w="1160" w:type="dxa"/>
            <w:vAlign w:val="center"/>
          </w:tcPr>
          <w:p w:rsidR="004D7D01" w:rsidRPr="00E835C7" w:rsidRDefault="004D7D01" w:rsidP="004D7D01">
            <w:r w:rsidRPr="00E835C7">
              <w:t>FBN2</w:t>
            </w:r>
          </w:p>
        </w:tc>
        <w:tc>
          <w:tcPr>
            <w:tcW w:w="1642" w:type="dxa"/>
            <w:vAlign w:val="center"/>
          </w:tcPr>
          <w:p w:rsidR="004D7D01" w:rsidRPr="00E835C7" w:rsidRDefault="004D7D01" w:rsidP="004D7D01">
            <w:r w:rsidRPr="00E835C7">
              <w:t>Fibrillin 2, CCA, DA9</w:t>
            </w:r>
          </w:p>
        </w:tc>
        <w:tc>
          <w:tcPr>
            <w:tcW w:w="2551" w:type="dxa"/>
            <w:vAlign w:val="center"/>
          </w:tcPr>
          <w:p w:rsidR="004D7D01" w:rsidRPr="00E835C7" w:rsidRDefault="004D7D01" w:rsidP="004D7D01">
            <w:r w:rsidRPr="00E835C7">
              <w:t>Component of elastic fibres</w:t>
            </w:r>
          </w:p>
        </w:tc>
        <w:tc>
          <w:tcPr>
            <w:tcW w:w="2410" w:type="dxa"/>
            <w:vAlign w:val="center"/>
          </w:tcPr>
          <w:p w:rsidR="004D7D01" w:rsidRPr="00E835C7" w:rsidRDefault="004D7D01" w:rsidP="004D7D01">
            <w:r w:rsidRPr="00E835C7">
              <w:t>Gain of function: CCA (man)</w:t>
            </w:r>
          </w:p>
        </w:tc>
        <w:tc>
          <w:tcPr>
            <w:tcW w:w="1019" w:type="dxa"/>
            <w:vAlign w:val="center"/>
          </w:tcPr>
          <w:p w:rsidR="004D7D01" w:rsidRPr="00E835C7" w:rsidRDefault="004D7D01" w:rsidP="004D7D01">
            <w:r w:rsidRPr="00E835C7">
              <w:t>10.7</w:t>
            </w:r>
          </w:p>
        </w:tc>
        <w:tc>
          <w:tcPr>
            <w:tcW w:w="5392" w:type="dxa"/>
            <w:vAlign w:val="center"/>
          </w:tcPr>
          <w:p w:rsidR="004D7D01" w:rsidRPr="00E835C7" w:rsidRDefault="004D7D01" w:rsidP="002A27E7">
            <w:r w:rsidRPr="00E835C7">
              <w:t xml:space="preserve">The </w:t>
            </w:r>
            <w:r w:rsidRPr="00E835C7">
              <w:rPr>
                <w:iCs/>
              </w:rPr>
              <w:t>FBN2</w:t>
            </w:r>
            <w:r w:rsidRPr="00E835C7">
              <w:t xml:space="preserve"> gene encodes fibrillin 2 which is preferentially expressed in elastic fibre-rich extracellular matrices during embryogenesis </w:t>
            </w:r>
            <w:r w:rsidR="002A27E7">
              <w:t>(Ramirez et al., 2010)</w:t>
            </w:r>
            <w:r w:rsidRPr="00E835C7">
              <w:t xml:space="preserve">. Fibrillins are large glycoproteins that are important for elastic fibre structure while also playing a role in tissue morphogenesis by binding and sequestering growth factors such as TGFb </w:t>
            </w:r>
            <w:r w:rsidR="002A27E7">
              <w:t>(Ramirez et al., 2010)</w:t>
            </w:r>
            <w:r w:rsidRPr="00E835C7">
              <w:t xml:space="preserve">. </w:t>
            </w:r>
          </w:p>
        </w:tc>
      </w:tr>
      <w:tr w:rsidR="004D7D01" w:rsidTr="004D7D01">
        <w:tc>
          <w:tcPr>
            <w:tcW w:w="1160" w:type="dxa"/>
            <w:vAlign w:val="center"/>
          </w:tcPr>
          <w:p w:rsidR="004D7D01" w:rsidRPr="00E835C7" w:rsidRDefault="004D7D01" w:rsidP="004D7D01"/>
        </w:tc>
        <w:tc>
          <w:tcPr>
            <w:tcW w:w="1642" w:type="dxa"/>
            <w:vAlign w:val="center"/>
          </w:tcPr>
          <w:p w:rsidR="004D7D01" w:rsidRPr="00E835C7" w:rsidRDefault="004D7D01" w:rsidP="004D7D01"/>
        </w:tc>
        <w:tc>
          <w:tcPr>
            <w:tcW w:w="2551" w:type="dxa"/>
            <w:vAlign w:val="center"/>
          </w:tcPr>
          <w:p w:rsidR="004D7D01" w:rsidRPr="00E835C7" w:rsidRDefault="004D7D01" w:rsidP="004D7D01"/>
        </w:tc>
        <w:tc>
          <w:tcPr>
            <w:tcW w:w="2410" w:type="dxa"/>
            <w:vAlign w:val="center"/>
          </w:tcPr>
          <w:p w:rsidR="004D7D01" w:rsidRPr="00E835C7" w:rsidRDefault="004D7D01" w:rsidP="004D7D01">
            <w:r w:rsidRPr="00E835C7">
              <w:t>Loss of one copy: CCA (man); none (mouse)</w:t>
            </w:r>
          </w:p>
        </w:tc>
        <w:tc>
          <w:tcPr>
            <w:tcW w:w="1019" w:type="dxa"/>
            <w:vAlign w:val="center"/>
          </w:tcPr>
          <w:p w:rsidR="004D7D01" w:rsidRPr="00E835C7" w:rsidRDefault="004D7D01" w:rsidP="004D7D01"/>
        </w:tc>
        <w:tc>
          <w:tcPr>
            <w:tcW w:w="5392" w:type="dxa"/>
            <w:vAlign w:val="center"/>
          </w:tcPr>
          <w:p w:rsidR="004D7D01" w:rsidRPr="00E835C7" w:rsidRDefault="004D7D01" w:rsidP="004D7D01"/>
        </w:tc>
      </w:tr>
      <w:tr w:rsidR="004D7D01" w:rsidTr="004D7D01">
        <w:tc>
          <w:tcPr>
            <w:tcW w:w="1160" w:type="dxa"/>
            <w:vAlign w:val="center"/>
          </w:tcPr>
          <w:p w:rsidR="004D7D01" w:rsidRPr="00E835C7" w:rsidRDefault="004D7D01" w:rsidP="004D7D01"/>
        </w:tc>
        <w:tc>
          <w:tcPr>
            <w:tcW w:w="1642" w:type="dxa"/>
            <w:vAlign w:val="center"/>
          </w:tcPr>
          <w:p w:rsidR="004D7D01" w:rsidRPr="00E835C7" w:rsidRDefault="004D7D01" w:rsidP="004D7D01"/>
        </w:tc>
        <w:tc>
          <w:tcPr>
            <w:tcW w:w="2551" w:type="dxa"/>
            <w:vAlign w:val="center"/>
          </w:tcPr>
          <w:p w:rsidR="004D7D01" w:rsidRPr="00E835C7" w:rsidRDefault="004D7D01" w:rsidP="004D7D01"/>
        </w:tc>
        <w:tc>
          <w:tcPr>
            <w:tcW w:w="2410" w:type="dxa"/>
            <w:vAlign w:val="center"/>
          </w:tcPr>
          <w:p w:rsidR="004D7D01" w:rsidRPr="00E835C7" w:rsidRDefault="004D7D01" w:rsidP="004D7D01">
            <w:r w:rsidRPr="00E835C7">
              <w:t>Loss of both copies: unknown (man); syndactyly, weak limbs (mouse)</w:t>
            </w:r>
          </w:p>
        </w:tc>
        <w:tc>
          <w:tcPr>
            <w:tcW w:w="1019" w:type="dxa"/>
            <w:vAlign w:val="center"/>
          </w:tcPr>
          <w:p w:rsidR="004D7D01" w:rsidRPr="00E835C7" w:rsidRDefault="004D7D01" w:rsidP="004D7D01"/>
        </w:tc>
        <w:tc>
          <w:tcPr>
            <w:tcW w:w="5392" w:type="dxa"/>
            <w:vAlign w:val="center"/>
          </w:tcPr>
          <w:p w:rsidR="004D7D01" w:rsidRPr="00E835C7" w:rsidRDefault="004D7D01" w:rsidP="004D7D01"/>
        </w:tc>
      </w:tr>
    </w:tbl>
    <w:p w:rsidR="004D7D01" w:rsidRDefault="004D7D01" w:rsidP="004D7D01">
      <w:pPr>
        <w:spacing w:line="480" w:lineRule="auto"/>
      </w:pPr>
    </w:p>
    <w:p w:rsidR="004D7D01" w:rsidRPr="00ED79AB" w:rsidRDefault="004D7D01" w:rsidP="004D7D01">
      <w:pPr>
        <w:spacing w:line="480" w:lineRule="auto"/>
        <w:rPr>
          <w:rFonts w:cs="Times New Roman"/>
          <w:sz w:val="24"/>
          <w:szCs w:val="24"/>
        </w:rPr>
      </w:pPr>
      <w:r w:rsidRPr="00ED79AB">
        <w:rPr>
          <w:rFonts w:cs="Times New Roman"/>
          <w:b/>
          <w:sz w:val="24"/>
          <w:szCs w:val="24"/>
        </w:rPr>
        <w:t>Supplementary Table S2.</w:t>
      </w:r>
      <w:r w:rsidRPr="00ED79AB">
        <w:rPr>
          <w:rFonts w:cs="Times New Roman"/>
          <w:sz w:val="24"/>
          <w:szCs w:val="24"/>
        </w:rPr>
        <w:t xml:space="preserve"> Genes mapping within the critical region associated with talipes equinovarus (TEV).</w:t>
      </w:r>
    </w:p>
    <w:tbl>
      <w:tblPr>
        <w:tblStyle w:val="TableGrid"/>
        <w:tblW w:w="0" w:type="auto"/>
        <w:tblLayout w:type="fixed"/>
        <w:tblLook w:val="04A0" w:firstRow="1" w:lastRow="0" w:firstColumn="1" w:lastColumn="0" w:noHBand="0" w:noVBand="1"/>
      </w:tblPr>
      <w:tblGrid>
        <w:gridCol w:w="1101"/>
        <w:gridCol w:w="1701"/>
        <w:gridCol w:w="2551"/>
        <w:gridCol w:w="2410"/>
        <w:gridCol w:w="1058"/>
        <w:gridCol w:w="5321"/>
      </w:tblGrid>
      <w:tr w:rsidR="004D7D01" w:rsidTr="004D7D01">
        <w:tc>
          <w:tcPr>
            <w:tcW w:w="1101" w:type="dxa"/>
            <w:vAlign w:val="center"/>
          </w:tcPr>
          <w:p w:rsidR="004D7D01" w:rsidRPr="00E835C7" w:rsidRDefault="004D7D01" w:rsidP="004D7D01">
            <w:r w:rsidRPr="00E835C7">
              <w:rPr>
                <w:bCs/>
              </w:rPr>
              <w:t>Gene</w:t>
            </w:r>
          </w:p>
        </w:tc>
        <w:tc>
          <w:tcPr>
            <w:tcW w:w="1701" w:type="dxa"/>
            <w:vAlign w:val="center"/>
          </w:tcPr>
          <w:p w:rsidR="004D7D01" w:rsidRPr="00E835C7" w:rsidRDefault="004D7D01" w:rsidP="004D7D01">
            <w:r w:rsidRPr="00E835C7">
              <w:rPr>
                <w:bCs/>
              </w:rPr>
              <w:t>Other names</w:t>
            </w:r>
          </w:p>
        </w:tc>
        <w:tc>
          <w:tcPr>
            <w:tcW w:w="2551" w:type="dxa"/>
            <w:vAlign w:val="center"/>
          </w:tcPr>
          <w:p w:rsidR="004D7D01" w:rsidRPr="00E835C7" w:rsidRDefault="004D7D01" w:rsidP="004D7D01">
            <w:r w:rsidRPr="00E835C7">
              <w:rPr>
                <w:bCs/>
              </w:rPr>
              <w:t>Function</w:t>
            </w:r>
          </w:p>
        </w:tc>
        <w:tc>
          <w:tcPr>
            <w:tcW w:w="2410" w:type="dxa"/>
            <w:vAlign w:val="center"/>
          </w:tcPr>
          <w:p w:rsidR="004D7D01" w:rsidRPr="00E835C7" w:rsidRDefault="004D7D01" w:rsidP="004D7D01">
            <w:r w:rsidRPr="00E835C7">
              <w:rPr>
                <w:bCs/>
              </w:rPr>
              <w:t>Mutant phenotype</w:t>
            </w:r>
          </w:p>
        </w:tc>
        <w:tc>
          <w:tcPr>
            <w:tcW w:w="1058" w:type="dxa"/>
            <w:vAlign w:val="center"/>
          </w:tcPr>
          <w:p w:rsidR="004D7D01" w:rsidRPr="00E835C7" w:rsidRDefault="004D7D01" w:rsidP="004D7D01">
            <w:r w:rsidRPr="00E835C7">
              <w:rPr>
                <w:bCs/>
              </w:rPr>
              <w:t>HI Score</w:t>
            </w:r>
          </w:p>
        </w:tc>
        <w:tc>
          <w:tcPr>
            <w:tcW w:w="5321" w:type="dxa"/>
            <w:vAlign w:val="center"/>
          </w:tcPr>
          <w:p w:rsidR="004D7D01" w:rsidRPr="00E835C7" w:rsidRDefault="004D7D01" w:rsidP="004D7D01">
            <w:r w:rsidRPr="00E835C7">
              <w:rPr>
                <w:bCs/>
              </w:rPr>
              <w:t>Notes</w:t>
            </w:r>
          </w:p>
        </w:tc>
      </w:tr>
      <w:tr w:rsidR="004D7D01" w:rsidTr="004D7D01">
        <w:tc>
          <w:tcPr>
            <w:tcW w:w="1101" w:type="dxa"/>
            <w:vAlign w:val="center"/>
          </w:tcPr>
          <w:p w:rsidR="004D7D01" w:rsidRPr="00E835C7" w:rsidRDefault="004D7D01" w:rsidP="004D7D01">
            <w:r w:rsidRPr="00E835C7">
              <w:lastRenderedPageBreak/>
              <w:t>CHSY3</w:t>
            </w:r>
          </w:p>
        </w:tc>
        <w:tc>
          <w:tcPr>
            <w:tcW w:w="1701" w:type="dxa"/>
            <w:vAlign w:val="center"/>
          </w:tcPr>
          <w:p w:rsidR="004D7D01" w:rsidRPr="00E835C7" w:rsidRDefault="004D7D01" w:rsidP="004D7D01">
            <w:r w:rsidRPr="00E835C7">
              <w:t>CSS3, CHSY2, chondroitin sulfate synthase 3</w:t>
            </w:r>
          </w:p>
        </w:tc>
        <w:tc>
          <w:tcPr>
            <w:tcW w:w="2551" w:type="dxa"/>
            <w:vAlign w:val="center"/>
          </w:tcPr>
          <w:p w:rsidR="004D7D01" w:rsidRPr="00E835C7" w:rsidRDefault="004D7D01" w:rsidP="004D7D01">
            <w:r w:rsidRPr="00E835C7">
              <w:t>Glycosyltransferase activity</w:t>
            </w:r>
          </w:p>
        </w:tc>
        <w:tc>
          <w:tcPr>
            <w:tcW w:w="2410" w:type="dxa"/>
            <w:vAlign w:val="center"/>
          </w:tcPr>
          <w:p w:rsidR="004D7D01" w:rsidRPr="00E835C7" w:rsidRDefault="004D7D01" w:rsidP="004D7D01">
            <w:r w:rsidRPr="00E835C7">
              <w:t>Unknown</w:t>
            </w:r>
          </w:p>
        </w:tc>
        <w:tc>
          <w:tcPr>
            <w:tcW w:w="1058" w:type="dxa"/>
            <w:vAlign w:val="center"/>
          </w:tcPr>
          <w:p w:rsidR="004D7D01" w:rsidRPr="00E835C7" w:rsidRDefault="004D7D01" w:rsidP="004D7D01">
            <w:r w:rsidRPr="00E835C7">
              <w:t>39.6</w:t>
            </w:r>
          </w:p>
        </w:tc>
        <w:tc>
          <w:tcPr>
            <w:tcW w:w="5321" w:type="dxa"/>
            <w:vAlign w:val="center"/>
          </w:tcPr>
          <w:p w:rsidR="004D7D01" w:rsidRPr="00E835C7" w:rsidRDefault="004D7D01" w:rsidP="00BC4788">
            <w:r w:rsidRPr="00E835C7">
              <w:t xml:space="preserve">CHSY3 is a glycosyltransferase that has both glucuronyltransferase and N-acetylgalactosaminyltransferase activities, and is ubiquitously expressed in various human tissues </w:t>
            </w:r>
            <w:r w:rsidR="00BC4788">
              <w:fldChar w:fldCharType="begin">
                <w:fldData xml:space="preserve">PFJlZm1hbj48Q2l0ZT48QXV0aG9yPllhZGE8L0F1dGhvcj48WWVhcj4yMDAzPC9ZZWFyPjxSZWNO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</w:fldData>
              </w:fldChar>
            </w:r>
            <w:r w:rsidR="00A00850">
              <w:instrText xml:space="preserve"> ADDIN REFMGR.CITE </w:instrText>
            </w:r>
            <w:r w:rsidR="00A00850">
              <w:fldChar w:fldCharType="begin">
                <w:fldData xml:space="preserve">PFJlZm1hbj48Q2l0ZT48QXV0aG9yPllhZGE8L0F1dGhvcj48WWVhcj4yMDAzPC9ZZWFyPjxSZWNO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</w:fldData>
              </w:fldChar>
            </w:r>
            <w:r w:rsidR="00A00850">
              <w:instrText xml:space="preserve"> ADDIN EN.CITE.DATA </w:instrText>
            </w:r>
            <w:r w:rsidR="00A00850">
              <w:fldChar w:fldCharType="end"/>
            </w:r>
            <w:r w:rsidR="00BC4788">
              <w:fldChar w:fldCharType="separate"/>
            </w:r>
            <w:r w:rsidR="00BC4788">
              <w:rPr>
                <w:noProof/>
              </w:rPr>
              <w:t>(Yada et al., 2003)</w:t>
            </w:r>
            <w:r w:rsidR="00BC4788">
              <w:fldChar w:fldCharType="end"/>
            </w:r>
            <w:r w:rsidRPr="00E835C7">
              <w:t>.</w:t>
            </w:r>
          </w:p>
        </w:tc>
      </w:tr>
      <w:tr w:rsidR="004D7D01" w:rsidTr="004D7D01">
        <w:tc>
          <w:tcPr>
            <w:tcW w:w="1101" w:type="dxa"/>
            <w:vAlign w:val="center"/>
          </w:tcPr>
          <w:p w:rsidR="004D7D01" w:rsidRPr="00E835C7" w:rsidRDefault="004D7D01" w:rsidP="004D7D01">
            <w:r w:rsidRPr="00E835C7">
              <w:t>HINT1</w:t>
            </w:r>
          </w:p>
        </w:tc>
        <w:tc>
          <w:tcPr>
            <w:tcW w:w="1701" w:type="dxa"/>
            <w:vAlign w:val="center"/>
          </w:tcPr>
          <w:p w:rsidR="004D7D01" w:rsidRPr="00E835C7" w:rsidRDefault="004D7D01" w:rsidP="004D7D01">
            <w:r w:rsidRPr="00E835C7">
              <w:t>HINT, NMAN, PKCI-1, PRKCNH1, histidine triad nucleotide binding protein 1</w:t>
            </w:r>
          </w:p>
        </w:tc>
        <w:tc>
          <w:tcPr>
            <w:tcW w:w="2551" w:type="dxa"/>
            <w:vAlign w:val="center"/>
          </w:tcPr>
          <w:p w:rsidR="004D7D01" w:rsidRPr="00E835C7" w:rsidRDefault="004D7D01" w:rsidP="004D7D01">
            <w:r w:rsidRPr="00E835C7">
              <w:t>Hydrolyses adenosine 5'-monophosphoramidate substrates. Also a tumour suppressor</w:t>
            </w:r>
          </w:p>
        </w:tc>
        <w:tc>
          <w:tcPr>
            <w:tcW w:w="2410" w:type="dxa"/>
            <w:vAlign w:val="center"/>
          </w:tcPr>
          <w:p w:rsidR="004D7D01" w:rsidRPr="00E835C7" w:rsidRDefault="004D7D01" w:rsidP="004D7D01">
            <w:r w:rsidRPr="00E835C7">
              <w:t>Loss of both copies: no overt phenotype (mouse)</w:t>
            </w:r>
          </w:p>
        </w:tc>
        <w:tc>
          <w:tcPr>
            <w:tcW w:w="1058" w:type="dxa"/>
            <w:vAlign w:val="center"/>
          </w:tcPr>
          <w:p w:rsidR="004D7D01" w:rsidRPr="00E835C7" w:rsidRDefault="004D7D01" w:rsidP="004D7D01">
            <w:r w:rsidRPr="00E835C7">
              <w:t>31.6</w:t>
            </w:r>
          </w:p>
        </w:tc>
        <w:tc>
          <w:tcPr>
            <w:tcW w:w="5321" w:type="dxa"/>
            <w:vAlign w:val="center"/>
          </w:tcPr>
          <w:p w:rsidR="004D7D01" w:rsidRPr="00E835C7" w:rsidRDefault="004D7D01" w:rsidP="00BC4788">
            <w:r w:rsidRPr="00E835C7">
              <w:rPr>
                <w:iCs/>
              </w:rPr>
              <w:t>HINT1</w:t>
            </w:r>
            <w:r w:rsidRPr="00E835C7">
              <w:t xml:space="preserve"> encodes a ubiquitously expressed homodimeric purine phosphoramidase which hydrolyzes substrates such as AMP-morpholidate, AMP-N-alanine methyl ester, AMP-alpha-acetyl lysine methyl ester, and AMP-NH2. Additionally, HINT1 has been implicated as a </w:t>
            </w:r>
            <w:r w:rsidR="00BF62D9" w:rsidRPr="00E835C7">
              <w:t>tumour</w:t>
            </w:r>
            <w:r w:rsidRPr="00E835C7">
              <w:t xml:space="preserve"> suppressor that participates in several apoptotic pathways. Loss-of-function point mutations have been shown to cause autosomal recessive neuromyotonia and axonal neuropathy (MIM 137200) </w:t>
            </w:r>
            <w:r w:rsidR="00BC4788">
              <w:fldChar w:fldCharType="begin">
                <w:fldData xml:space="preserve">PFJlZm1hbj48Q2l0ZT48QXV0aG9yPlppbW9uPC9BdXRob3I+PFllYXI+MjAxMjwvWWVhcj48UmVj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</w:fldData>
              </w:fldChar>
            </w:r>
            <w:r w:rsidR="00A00850">
              <w:instrText xml:space="preserve"> ADDIN REFMGR.CITE </w:instrText>
            </w:r>
            <w:r w:rsidR="00A00850">
              <w:fldChar w:fldCharType="begin">
                <w:fldData xml:space="preserve">PFJlZm1hbj48Q2l0ZT48QXV0aG9yPlppbW9uPC9BdXRob3I+PFllYXI+MjAxMjwvWWVhcj48UmVj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</w:fldData>
              </w:fldChar>
            </w:r>
            <w:r w:rsidR="00A00850">
              <w:instrText xml:space="preserve"> ADDIN EN.CITE.DATA </w:instrText>
            </w:r>
            <w:r w:rsidR="00A00850">
              <w:fldChar w:fldCharType="end"/>
            </w:r>
            <w:r w:rsidR="00BC4788">
              <w:fldChar w:fldCharType="separate"/>
            </w:r>
            <w:r w:rsidR="00BC4788">
              <w:rPr>
                <w:noProof/>
              </w:rPr>
              <w:t>(Zimon et al., 2012)</w:t>
            </w:r>
            <w:r w:rsidR="00BC4788">
              <w:fldChar w:fldCharType="end"/>
            </w:r>
            <w:r w:rsidRPr="00E835C7">
              <w:t>.</w:t>
            </w:r>
          </w:p>
        </w:tc>
      </w:tr>
      <w:tr w:rsidR="004D7D01" w:rsidTr="004D7D01">
        <w:tc>
          <w:tcPr>
            <w:tcW w:w="1101" w:type="dxa"/>
            <w:vAlign w:val="center"/>
          </w:tcPr>
          <w:p w:rsidR="004D7D01" w:rsidRPr="00E835C7" w:rsidRDefault="004D7D01" w:rsidP="004D7D01">
            <w:r w:rsidRPr="00E835C7">
              <w:t>LYRM7</w:t>
            </w:r>
          </w:p>
        </w:tc>
        <w:tc>
          <w:tcPr>
            <w:tcW w:w="1701" w:type="dxa"/>
            <w:vAlign w:val="center"/>
          </w:tcPr>
          <w:p w:rsidR="004D7D01" w:rsidRPr="00E835C7" w:rsidRDefault="004D7D01" w:rsidP="004D7D01">
            <w:r w:rsidRPr="00E835C7">
              <w:t>MZM1L, LYR motif containing 7</w:t>
            </w:r>
          </w:p>
        </w:tc>
        <w:tc>
          <w:tcPr>
            <w:tcW w:w="2551" w:type="dxa"/>
            <w:vAlign w:val="center"/>
          </w:tcPr>
          <w:p w:rsidR="004D7D01" w:rsidRPr="00E835C7" w:rsidRDefault="004D7D01" w:rsidP="004D7D01">
            <w:r w:rsidRPr="00E835C7">
              <w:t>Mammalian Complex III assembly factor</w:t>
            </w:r>
          </w:p>
        </w:tc>
        <w:tc>
          <w:tcPr>
            <w:tcW w:w="2410" w:type="dxa"/>
            <w:vAlign w:val="center"/>
          </w:tcPr>
          <w:p w:rsidR="004D7D01" w:rsidRPr="00E835C7" w:rsidRDefault="004D7D01" w:rsidP="004D7D01">
            <w:r w:rsidRPr="00E835C7">
              <w:t>Unknown</w:t>
            </w:r>
          </w:p>
        </w:tc>
        <w:tc>
          <w:tcPr>
            <w:tcW w:w="1058" w:type="dxa"/>
            <w:vAlign w:val="center"/>
          </w:tcPr>
          <w:p w:rsidR="004D7D01" w:rsidRPr="00E835C7" w:rsidRDefault="004D7D01" w:rsidP="004D7D01">
            <w:r w:rsidRPr="00E835C7">
              <w:t>82.2</w:t>
            </w:r>
          </w:p>
        </w:tc>
        <w:tc>
          <w:tcPr>
            <w:tcW w:w="5321" w:type="dxa"/>
            <w:vAlign w:val="center"/>
          </w:tcPr>
          <w:p w:rsidR="004D7D01" w:rsidRPr="00E835C7" w:rsidRDefault="004D7D01" w:rsidP="00BC4788">
            <w:r w:rsidRPr="00E835C7">
              <w:t xml:space="preserve">LYRM7 works as a human Rieske Fe-S protein (UQCRFS1) chaperone, binding to this subunit within the mitochondrial matrix and stabilizing it prior to its translocation and insertion into the late Complex III dimeric intermediate within the mitochondrial inner membrane </w:t>
            </w:r>
            <w:r w:rsidR="00BC4788">
              <w:fldChar w:fldCharType="begin"/>
            </w:r>
            <w:r w:rsidR="00A00850">
              <w:instrText xml:space="preserve"> ADDIN REFMGR.CITE &lt;Refman&gt;&lt;Cite&gt;&lt;Author&gt;Sanchez&lt;/Author&gt;&lt;Year&gt;2013&lt;/Year&gt;&lt;RecNum&gt;22&lt;/RecNum&gt;&lt;IDText&gt;LYRM7/MZM1L is a UQCRFS1 chaperone involved in the last steps of mitochondrial Complex III assembly in human cells&lt;/IDText&gt;&lt;MDL Ref_Type="Journal"&gt;&lt;Ref_Type&gt;Journal&lt;/Ref_Type&gt;&lt;Ref_ID&gt;22&lt;/Ref_ID&gt;&lt;Title_Primary&gt;LYRM7/MZM1L is a UQCRFS1 chaperone involved in the last steps of mitochondrial Complex III assembly in human cells&lt;/Title_Primary&gt;&lt;Authors_Primary&gt;Sanchez,E.&lt;/Authors_Primary&gt;&lt;Authors_Primary&gt;Lobo,T.&lt;/Authors_Primary&gt;&lt;Authors_Primary&gt;Fox,J.L.&lt;/Authors_Primary&gt;&lt;Authors_Primary&gt;Zeviani,M.&lt;/Authors_Primary&gt;&lt;Authors_Primary&gt;Winge,D.R.&lt;/Authors_Primary&gt;&lt;Authors_Primary&gt;Fernandez-Vizarra,E.&lt;/Authors_Primary&gt;&lt;Date_Primary&gt;2013/3&lt;/Date_Primary&gt;&lt;Keywords&gt;Amino Acid Sequence&lt;/Keywords&gt;&lt;Keywords&gt;Animals&lt;/Keywords&gt;&lt;Keywords&gt;Apoptosis Regulatory Proteins&lt;/Keywords&gt;&lt;Keywords&gt;Electron Transport Complex III&lt;/Keywords&gt;&lt;Keywords&gt;Hek293 Cells&lt;/Keywords&gt;&lt;Keywords&gt;HeLa Cells&lt;/Keywords&gt;&lt;Keywords&gt;Humans&lt;/Keywords&gt;&lt;Keywords&gt;Iron-Sulfur Proteins&lt;/Keywords&gt;&lt;Keywords&gt;metabolism&lt;/Keywords&gt;&lt;Keywords&gt;Mice&lt;/Keywords&gt;&lt;Keywords&gt;Mitochondrial Proteins&lt;/Keywords&gt;&lt;Keywords&gt;Molecular Sequence Data&lt;/Keywords&gt;&lt;Keywords&gt;physiology&lt;/Keywords&gt;&lt;Keywords&gt;Saccharomyces cerevisiae&lt;/Keywords&gt;&lt;Keywords&gt;Saccharomyces cerevisiae Proteins&lt;/Keywords&gt;&lt;Reprint&gt;Not in File&lt;/Reprint&gt;&lt;Start_Page&gt;285&lt;/Start_Page&gt;&lt;End_Page&gt;293&lt;/End_Page&gt;&lt;Periodical&gt;Biochim.Biophys.Acta&lt;/Periodical&gt;&lt;Volume&gt;1827&lt;/Volume&gt;&lt;Issue&gt;3&lt;/Issue&gt;&lt;User_Def_5&gt;PMC3570683&lt;/User_Def_5&gt;&lt;Misc_3&gt;S0005-2728(12)01078-X [pii];10.1016/j.bbabio.2012.11.003 [doi]&lt;/Misc_3&gt;&lt;Address&gt;Unidad de Investigacion Traslacional, Hospital Universitario Miguel Servet, Zaragoza, Spain&lt;/Address&gt;&lt;Web_URL&gt;PM:23168492&lt;/Web_URL&gt;&lt;ZZ_JournalStdAbbrev&gt;&lt;f name="System"&gt;Biochim.Biophys.Acta&lt;/f&gt;&lt;/ZZ_JournalStdAbbrev&gt;&lt;ZZ_WorkformID&gt;1&lt;/ZZ_WorkformID&gt;&lt;/MDL&gt;&lt;/Cite&gt;&lt;/Refman&gt;</w:instrText>
            </w:r>
            <w:r w:rsidR="00BC4788">
              <w:fldChar w:fldCharType="separate"/>
            </w:r>
            <w:r w:rsidR="00BC4788">
              <w:rPr>
                <w:noProof/>
              </w:rPr>
              <w:t>(Sanchez et al., 2013)</w:t>
            </w:r>
            <w:r w:rsidR="00BC4788">
              <w:fldChar w:fldCharType="end"/>
            </w:r>
            <w:r w:rsidRPr="00E835C7">
              <w:t xml:space="preserve">. A disease-segregating homozygous mutation was identified in a proband with early onset, severe encephalopathy, lactic acidosis and profound, isolated cIII deficiency in skeletal muscle </w:t>
            </w:r>
            <w:r w:rsidR="00BC4788">
              <w:fldChar w:fldCharType="begin"/>
            </w:r>
            <w:r w:rsidR="00A00850">
              <w:instrText xml:space="preserve"> ADDIN REFMGR.CITE &lt;Refman&gt;&lt;Cite&gt;&lt;Author&gt;Invernizzi&lt;/Author&gt;&lt;Year&gt;2013&lt;/Year&gt;&lt;RecNum&gt;23&lt;/RecNum&gt;&lt;IDText&gt;A homozygous mutation in LYRM7/MZM1L associated with early onset encephalopathy, lactic acidosis, and severe reduction of mitochondrial complex III activity&lt;/IDText&gt;&lt;MDL Ref_Type="Journal"&gt;&lt;Ref_Type&gt;Journal&lt;/Ref_Type&gt;&lt;Ref_ID&gt;23&lt;/Ref_ID&gt;&lt;Title_Primary&gt;A homozygous mutation in LYRM7/MZM1L associated with early onset encephalopathy, lactic acidosis, and severe reduction of mitochondrial complex III activity&lt;/Title_Primary&gt;&lt;Authors_Primary&gt;Invernizzi,F.&lt;/Authors_Primary&gt;&lt;Authors_Primary&gt;Tigano,M.&lt;/Authors_Primary&gt;&lt;Authors_Primary&gt;Dallabona,C.&lt;/Authors_Primary&gt;&lt;Authors_Primary&gt;Donnini,C.&lt;/Authors_Primary&gt;&lt;Authors_Primary&gt;Ferrero,I.&lt;/Authors_Primary&gt;&lt;Authors_Primary&gt;Cremonte,M.&lt;/Authors_Primary&gt;&lt;Authors_Primary&gt;Ghezzi,D.&lt;/Authors_Primary&gt;&lt;Authors_Primary&gt;Lamperti,C.&lt;/Authors_Primary&gt;&lt;Authors_Primary&gt;Zeviani,M.&lt;/Authors_Primary&gt;&lt;Date_Primary&gt;2013/12&lt;/Date_Primary&gt;&lt;Keywords&gt;deficiency&lt;/Keywords&gt;&lt;Keywords&gt;Genes&lt;/Keywords&gt;&lt;Keywords&gt;Mutation&lt;/Keywords&gt;&lt;Reprint&gt;Not in File&lt;/Reprint&gt;&lt;Start_Page&gt;1619&lt;/Start_Page&gt;&lt;End_Page&gt;1622&lt;/End_Page&gt;&lt;Periodical&gt;Hum.Mutat.&lt;/Periodical&gt;&lt;Volume&gt;34&lt;/Volume&gt;&lt;Issue&gt;12&lt;/Issue&gt;&lt;Misc_3&gt;10.1002/humu.22441 [doi]&lt;/Misc_3&gt;&lt;Address&gt;Unit of Molecular Neurogenetics, Fondazione IRCCS (Istituto di Ricovero e Cura a Carattere Scientifico) Istituto Neurologico &amp;quot;Carlo Besta&amp;quot;, Milan, Italy&lt;/Address&gt;&lt;Web_URL&gt;PM:24014394&lt;/Web_URL&gt;&lt;ZZ_JournalStdAbbrev&gt;&lt;f name="System"&gt;Hum.Mutat.&lt;/f&gt;&lt;/ZZ_JournalStdAbbrev&gt;&lt;ZZ_WorkformID&gt;1&lt;/ZZ_WorkformID&gt;&lt;/MDL&gt;&lt;/Cite&gt;&lt;/Refman&gt;</w:instrText>
            </w:r>
            <w:r w:rsidR="00BC4788">
              <w:fldChar w:fldCharType="separate"/>
            </w:r>
            <w:r w:rsidR="00BC4788">
              <w:rPr>
                <w:noProof/>
              </w:rPr>
              <w:t>(Invernizzi et al., 2013)</w:t>
            </w:r>
            <w:r w:rsidR="00BC4788">
              <w:fldChar w:fldCharType="end"/>
            </w:r>
            <w:r w:rsidRPr="00E835C7">
              <w:t>.</w:t>
            </w:r>
          </w:p>
        </w:tc>
      </w:tr>
      <w:tr w:rsidR="004D7D01" w:rsidTr="004D7D01">
        <w:tc>
          <w:tcPr>
            <w:tcW w:w="1101" w:type="dxa"/>
            <w:vAlign w:val="center"/>
          </w:tcPr>
          <w:p w:rsidR="004D7D01" w:rsidRPr="00E835C7" w:rsidRDefault="004D7D01" w:rsidP="004D7D01">
            <w:r w:rsidRPr="00E835C7">
              <w:t>CDC42SE2</w:t>
            </w:r>
          </w:p>
        </w:tc>
        <w:tc>
          <w:tcPr>
            <w:tcW w:w="1701" w:type="dxa"/>
            <w:vAlign w:val="center"/>
          </w:tcPr>
          <w:p w:rsidR="004D7D01" w:rsidRPr="00E835C7" w:rsidRDefault="004D7D01" w:rsidP="004D7D01">
            <w:r w:rsidRPr="00E835C7">
              <w:t>SPEC2, CDC42 small effector 2</w:t>
            </w:r>
          </w:p>
        </w:tc>
        <w:tc>
          <w:tcPr>
            <w:tcW w:w="2551" w:type="dxa"/>
            <w:vAlign w:val="center"/>
          </w:tcPr>
          <w:p w:rsidR="004D7D01" w:rsidRPr="00E835C7" w:rsidRDefault="004D7D01" w:rsidP="004D7D01">
            <w:r w:rsidRPr="00E835C7">
              <w:t>Probably involved in organisation of actin cytoskeleton</w:t>
            </w:r>
          </w:p>
        </w:tc>
        <w:tc>
          <w:tcPr>
            <w:tcW w:w="2410" w:type="dxa"/>
            <w:vAlign w:val="center"/>
          </w:tcPr>
          <w:p w:rsidR="004D7D01" w:rsidRPr="00E835C7" w:rsidRDefault="004D7D01" w:rsidP="004D7D01">
            <w:r w:rsidRPr="00E835C7">
              <w:t>Unknown</w:t>
            </w:r>
          </w:p>
        </w:tc>
        <w:tc>
          <w:tcPr>
            <w:tcW w:w="1058" w:type="dxa"/>
            <w:vAlign w:val="center"/>
          </w:tcPr>
          <w:p w:rsidR="004D7D01" w:rsidRPr="00E835C7" w:rsidRDefault="004D7D01" w:rsidP="004D7D01">
            <w:r w:rsidRPr="00E835C7">
              <w:t>39.5</w:t>
            </w:r>
          </w:p>
        </w:tc>
        <w:tc>
          <w:tcPr>
            <w:tcW w:w="5321" w:type="dxa"/>
            <w:vAlign w:val="center"/>
          </w:tcPr>
          <w:p w:rsidR="004D7D01" w:rsidRPr="00E835C7" w:rsidRDefault="004D7D01" w:rsidP="00BC4788">
            <w:r w:rsidRPr="00E835C7">
              <w:t xml:space="preserve">The CDC42SE2 protein is widely expressed, with high expression in lymphocytes.  It interacts with CDC42 and modulates the actin polymerization, focal complex assembly, and kinase </w:t>
            </w:r>
            <w:r w:rsidR="00BF62D9" w:rsidRPr="00E835C7">
              <w:t>signalling</w:t>
            </w:r>
            <w:r w:rsidRPr="00E835C7">
              <w:t xml:space="preserve"> activity of CDC42 </w:t>
            </w:r>
            <w:r w:rsidR="00BC4788">
              <w:fldChar w:fldCharType="begin"/>
            </w:r>
            <w:r w:rsidR="00A00850">
              <w:instrText xml:space="preserve"> ADDIN REFMGR.CITE &lt;Refman&gt;&lt;Cite&gt;&lt;Author&gt;Pirone&lt;/Author&gt;&lt;Year&gt;2000&lt;/Year&gt;&lt;RecNum&gt;24&lt;/RecNum&gt;&lt;IDText&gt;SPECs, small binding proteins for Cdc42&lt;/IDText&gt;&lt;MDL Ref_Type="Journal"&gt;&lt;Ref_Type&gt;Journal&lt;/Ref_Type&gt;&lt;Ref_ID&gt;24&lt;/Ref_ID&gt;&lt;Title_Primary&gt;SPECs, small binding proteins for Cdc42&lt;/Title_Primary&gt;&lt;Authors_Primary&gt;Pirone,D.M.&lt;/Authors_Primary&gt;&lt;Authors_Primary&gt;Fukuhara,S.&lt;/Authors_Primary&gt;&lt;Authors_Primary&gt;Gutkind,J.S.&lt;/Authors_Primary&gt;&lt;Authors_Primary&gt;Burbelo,P.D.&lt;/Authors_Primary&gt;&lt;Date_Primary&gt;2000/7/28&lt;/Date_Primary&gt;&lt;Keywords&gt;3T3 Cells&lt;/Keywords&gt;&lt;Keywords&gt;Amino Acid Sequence&lt;/Keywords&gt;&lt;Keywords&gt;Amino Acids&lt;/Keywords&gt;&lt;Keywords&gt;analysis&lt;/Keywords&gt;&lt;Keywords&gt;Animals&lt;/Keywords&gt;&lt;Keywords&gt;Base Sequence&lt;/Keywords&gt;&lt;Keywords&gt;Carrier Proteins&lt;/Keywords&gt;&lt;Keywords&gt;cdc42 GTP-Binding Protein&lt;/Keywords&gt;&lt;Keywords&gt;chemistry&lt;/Keywords&gt;&lt;Keywords&gt;Cos Cells&lt;/Keywords&gt;&lt;Keywords&gt;Dna&lt;/Keywords&gt;&lt;Keywords&gt;DNA Primers&lt;/Keywords&gt;&lt;Keywords&gt;Fibroblasts&lt;/Keywords&gt;&lt;Keywords&gt;Humans&lt;/Keywords&gt;&lt;Keywords&gt;metabolism&lt;/Keywords&gt;&lt;Keywords&gt;Mice&lt;/Keywords&gt;&lt;Keywords&gt;Molecular Sequence Data&lt;/Keywords&gt;&lt;Keywords&gt;Protein Binding&lt;/Keywords&gt;&lt;Keywords&gt;Sequence Homology,Amino Acid&lt;/Keywords&gt;&lt;Keywords&gt;Transfection&lt;/Keywords&gt;&lt;Reprint&gt;Not in File&lt;/Reprint&gt;&lt;Start_Page&gt;22650&lt;/Start_Page&gt;&lt;End_Page&gt;22656&lt;/End_Page&gt;&lt;Periodical&gt;J.Biol.Chem.&lt;/Periodical&gt;&lt;Volume&gt;275&lt;/Volume&gt;&lt;Issue&gt;30&lt;/Issue&gt;&lt;Misc_3&gt;10.1074/jbc.M002832200 [doi];M002832200 [pii]&lt;/Misc_3&gt;&lt;Address&gt;Lombardi Cancer Center, Department of Oncology, Georgetown University Medical Center, Washington, D.C. 20007, USA&lt;/Address&gt;&lt;Web_URL&gt;PM:10816584&lt;/Web_URL&gt;&lt;ZZ_JournalStdAbbrev&gt;&lt;f name="System"&gt;J.Biol.Chem.&lt;/f&gt;&lt;/ZZ_JournalStdAbbrev&gt;&lt;ZZ_WorkformID&gt;1&lt;/ZZ_WorkformID&gt;&lt;/MDL&gt;&lt;/Cite&gt;&lt;/Refman&gt;</w:instrText>
            </w:r>
            <w:r w:rsidR="00BC4788">
              <w:fldChar w:fldCharType="separate"/>
            </w:r>
            <w:r w:rsidR="00BC4788">
              <w:rPr>
                <w:noProof/>
              </w:rPr>
              <w:t>(Pirone et al., 2000)</w:t>
            </w:r>
            <w:r w:rsidR="00BC4788">
              <w:fldChar w:fldCharType="end"/>
            </w:r>
            <w:r w:rsidRPr="00E835C7">
              <w:t>.</w:t>
            </w:r>
          </w:p>
        </w:tc>
      </w:tr>
      <w:tr w:rsidR="004D7D01" w:rsidTr="004D7D01">
        <w:tc>
          <w:tcPr>
            <w:tcW w:w="1101" w:type="dxa"/>
            <w:vAlign w:val="center"/>
          </w:tcPr>
          <w:p w:rsidR="004D7D01" w:rsidRPr="00E835C7" w:rsidRDefault="004D7D01" w:rsidP="004D7D01">
            <w:r w:rsidRPr="00E835C7">
              <w:t>RAPGEF6</w:t>
            </w:r>
          </w:p>
        </w:tc>
        <w:tc>
          <w:tcPr>
            <w:tcW w:w="1701" w:type="dxa"/>
            <w:vAlign w:val="center"/>
          </w:tcPr>
          <w:p w:rsidR="004D7D01" w:rsidRPr="00E835C7" w:rsidRDefault="004D7D01" w:rsidP="004D7D01">
            <w:r w:rsidRPr="00E835C7">
              <w:t>RAGEF2, PDZGEF2, KIA001LB, PDZ-GEF2, RA-GEF-2, Rap guanine nucleotide exchange factor 6</w:t>
            </w:r>
          </w:p>
        </w:tc>
        <w:tc>
          <w:tcPr>
            <w:tcW w:w="2551" w:type="dxa"/>
            <w:vAlign w:val="center"/>
          </w:tcPr>
          <w:p w:rsidR="004D7D01" w:rsidRPr="00E835C7" w:rsidRDefault="004D7D01" w:rsidP="004D7D01">
            <w:r w:rsidRPr="00E835C7">
              <w:t>Guanine nucleotide exchange factor</w:t>
            </w:r>
          </w:p>
        </w:tc>
        <w:tc>
          <w:tcPr>
            <w:tcW w:w="2410" w:type="dxa"/>
            <w:vAlign w:val="center"/>
          </w:tcPr>
          <w:p w:rsidR="004D7D01" w:rsidRPr="00E835C7" w:rsidRDefault="004D7D01" w:rsidP="004D7D01">
            <w:r w:rsidRPr="00E835C7">
              <w:t>Loss of both copies: enlarged spleen, increased IgE and IgG levels and altered cytokine production (mouse).</w:t>
            </w:r>
          </w:p>
        </w:tc>
        <w:tc>
          <w:tcPr>
            <w:tcW w:w="1058" w:type="dxa"/>
            <w:vAlign w:val="center"/>
          </w:tcPr>
          <w:p w:rsidR="004D7D01" w:rsidRPr="00E835C7" w:rsidRDefault="004D7D01" w:rsidP="004D7D01">
            <w:r w:rsidRPr="00E835C7">
              <w:t>10.7</w:t>
            </w:r>
          </w:p>
        </w:tc>
        <w:tc>
          <w:tcPr>
            <w:tcW w:w="5321" w:type="dxa"/>
            <w:vAlign w:val="center"/>
          </w:tcPr>
          <w:p w:rsidR="004D7D01" w:rsidRPr="00E835C7" w:rsidRDefault="004D7D01" w:rsidP="00BC4788">
            <w:r w:rsidRPr="00E835C7">
              <w:t xml:space="preserve">RAPGEF6 is a ubiquitously expressed guanine nucleotide exchange factor (GEF) characterised by the presence of a PSD-95/DlgA/ZO-1 (PDZ) domain, a Ras-association (RA) domain and a region related to a cyclic nucleotide binding domain (RCBD). These domains are in addition to a Ras exchange motif (REM) and GEF domain characteristic for GEFs for Ras-like small GTPases. RAPGEF6 exchanges nucleotides of two Ras-like GTPases, Rap1 and Rap2 involved in cell adhesion and proliferation </w:t>
            </w:r>
            <w:r w:rsidR="00BC4788">
              <w:fldChar w:fldCharType="begin"/>
            </w:r>
            <w:r w:rsidR="00A00850">
              <w:instrText xml:space="preserve"> ADDIN REFMGR.CITE &lt;Refman&gt;&lt;Cite&gt;&lt;Author&gt;Kuiperij&lt;/Author&gt;&lt;Year&gt;2003&lt;/Year&gt;&lt;RecNum&gt;1&lt;/RecNum&gt;&lt;IDText&gt;Characterisation of PDZ-GEFs, a family of guanine nucleotide exchange factors specific for Rap1 and Rap2&lt;/IDText&gt;&lt;MDL Ref_Type="Journal"&gt;&lt;Ref_Type&gt;Journal&lt;/Ref_Type&gt;&lt;Ref_ID&gt;1&lt;/Ref_ID&gt;&lt;Title_Primary&gt;Characterisation of PDZ-GEFs, a family of guanine nucleotide exchange factors specific for Rap1 and Rap2&lt;/Title_Primary&gt;&lt;Authors_Primary&gt;Kuiperij,H.B.&lt;/Authors_Primary&gt;&lt;Authors_Primary&gt;de,Rooij J.&lt;/Authors_Primary&gt;&lt;Authors_Primary&gt;Rehmann,H.&lt;/Authors_Primary&gt;&lt;Authors_Primary&gt;van,Triest M.&lt;/Authors_Primary&gt;&lt;Authors_Primary&gt;Wittinghofer,A.&lt;/Authors_Primary&gt;&lt;Authors_Primary&gt;Bos,J.L.&lt;/Authors_Primary&gt;&lt;Authors_Primary&gt;Zwartkruis,F.J.&lt;/Authors_Primary&gt;&lt;Date_Primary&gt;2003/2/17&lt;/Date_Primary&gt;&lt;Keywords&gt;3T3 Cells&lt;/Keywords&gt;&lt;Keywords&gt;Amino Acid Sequence&lt;/Keywords&gt;&lt;Keywords&gt;Animals&lt;/Keywords&gt;&lt;Keywords&gt;Cloning,Molecular&lt;/Keywords&gt;&lt;Keywords&gt;Cyclic AMP&lt;/Keywords&gt;&lt;Keywords&gt;pharmacology&lt;/Keywords&gt;&lt;Keywords&gt;Guanine Nucleotide Exchange Factors&lt;/Keywords&gt;&lt;Keywords&gt;biosynthesis&lt;/Keywords&gt;&lt;Keywords&gt;chemistry&lt;/Keywords&gt;&lt;Keywords&gt;genetics&lt;/Keywords&gt;&lt;Keywords&gt;Mice&lt;/Keywords&gt;&lt;Keywords&gt;Molecular Sequence Data&lt;/Keywords&gt;&lt;Keywords&gt;Nerve Tissue Proteins&lt;/Keywords&gt;&lt;Keywords&gt;rap GTP-Binding Proteins&lt;/Keywords&gt;&lt;Keywords&gt;metabolism&lt;/Keywords&gt;&lt;Keywords&gt;rap1 GTP-Binding Proteins&lt;/Keywords&gt;&lt;Reprint&gt;Not in File&lt;/Reprint&gt;&lt;Start_Page&gt;141&lt;/Start_Page&gt;&lt;End_Page&gt;149&lt;/End_Page&gt;&lt;Periodical&gt;Biochim.Biophys.Acta&lt;/Periodical&gt;&lt;Volume&gt;1593&lt;/Volume&gt;&lt;Issue&gt;2-3&lt;/Issue&gt;&lt;Misc_3&gt;S0167488902003658 [pii]&lt;/Misc_3&gt;&lt;Address&gt;Department of Physiological Chemistry and Centre for Biomedical Genetics, University Medical Centre Utrecht, Universiteitsweg 100, 3584 CG, Utrecht, The Netherlands&lt;/Address&gt;&lt;Web_URL&gt;PM:12581858&lt;/Web_URL&gt;&lt;ZZ_JournalStdAbbrev&gt;&lt;f name="System"&gt;Biochim.Biophys.Acta&lt;/f&gt;&lt;/ZZ_JournalStdAbbrev&gt;&lt;ZZ_WorkformID&gt;1&lt;/ZZ_WorkformID&gt;&lt;/MDL&gt;&lt;/Cite&gt;&lt;/Refman&gt;</w:instrText>
            </w:r>
            <w:r w:rsidR="00BC4788">
              <w:fldChar w:fldCharType="separate"/>
            </w:r>
            <w:r w:rsidR="00BC4788">
              <w:rPr>
                <w:noProof/>
              </w:rPr>
              <w:t>(Kuiperij et al., 2003)</w:t>
            </w:r>
            <w:r w:rsidR="00BC4788">
              <w:fldChar w:fldCharType="end"/>
            </w:r>
            <w:r w:rsidRPr="00E835C7">
              <w:t>.</w:t>
            </w:r>
          </w:p>
        </w:tc>
      </w:tr>
      <w:tr w:rsidR="004D7D01" w:rsidTr="004D7D01">
        <w:tc>
          <w:tcPr>
            <w:tcW w:w="1101" w:type="dxa"/>
            <w:vAlign w:val="center"/>
          </w:tcPr>
          <w:p w:rsidR="004D7D01" w:rsidRPr="00E835C7" w:rsidRDefault="004D7D01" w:rsidP="004D7D01">
            <w:r w:rsidRPr="00E835C7">
              <w:t>FNIP1</w:t>
            </w:r>
          </w:p>
        </w:tc>
        <w:tc>
          <w:tcPr>
            <w:tcW w:w="1701" w:type="dxa"/>
            <w:vAlign w:val="center"/>
          </w:tcPr>
          <w:p w:rsidR="004D7D01" w:rsidRPr="00E835C7" w:rsidRDefault="004D7D01" w:rsidP="004D7D01">
            <w:r w:rsidRPr="00E835C7">
              <w:t> folliculin interacting protein 1</w:t>
            </w:r>
          </w:p>
        </w:tc>
        <w:tc>
          <w:tcPr>
            <w:tcW w:w="2551" w:type="dxa"/>
            <w:vAlign w:val="center"/>
          </w:tcPr>
          <w:p w:rsidR="004D7D01" w:rsidRPr="00E835C7" w:rsidRDefault="004D7D01" w:rsidP="004D7D01">
            <w:r w:rsidRPr="00E835C7">
              <w:t xml:space="preserve">May be involved in energy and/or nutrient sensing through the AMPK and mTOR </w:t>
            </w:r>
            <w:r w:rsidR="00BF62D9" w:rsidRPr="00E835C7">
              <w:t>signalling</w:t>
            </w:r>
          </w:p>
        </w:tc>
        <w:tc>
          <w:tcPr>
            <w:tcW w:w="2410" w:type="dxa"/>
            <w:vAlign w:val="center"/>
          </w:tcPr>
          <w:p w:rsidR="004D7D01" w:rsidRPr="00E835C7" w:rsidRDefault="004D7D01" w:rsidP="004D7D01">
            <w:r w:rsidRPr="00E835C7">
              <w:t>Unknown</w:t>
            </w:r>
          </w:p>
        </w:tc>
        <w:tc>
          <w:tcPr>
            <w:tcW w:w="1058" w:type="dxa"/>
            <w:vAlign w:val="center"/>
          </w:tcPr>
          <w:p w:rsidR="004D7D01" w:rsidRPr="00E835C7" w:rsidRDefault="004D7D01" w:rsidP="004D7D01">
            <w:r w:rsidRPr="00E835C7">
              <w:t>15</w:t>
            </w:r>
          </w:p>
        </w:tc>
        <w:tc>
          <w:tcPr>
            <w:tcW w:w="5321" w:type="dxa"/>
            <w:vAlign w:val="center"/>
          </w:tcPr>
          <w:p w:rsidR="004D7D01" w:rsidRPr="00E835C7" w:rsidRDefault="004D7D01" w:rsidP="00BC4788">
            <w:r w:rsidRPr="00E835C7">
              <w:t xml:space="preserve">FNIP1 is ubiquitously expressed and interact with FLCN, which is mutated in autosomal dominant Birt-Hogg-Dubé syndrome (MIM 135150), a hamartoma disorder characterized by benign </w:t>
            </w:r>
            <w:r w:rsidR="00BF62D9" w:rsidRPr="00E835C7">
              <w:t>tumours</w:t>
            </w:r>
            <w:r w:rsidRPr="00E835C7">
              <w:t xml:space="preserve"> of the hair follicle, lung cysts, and renal </w:t>
            </w:r>
            <w:r w:rsidRPr="00E835C7">
              <w:lastRenderedPageBreak/>
              <w:t xml:space="preserve">neoplasia </w:t>
            </w:r>
            <w:r w:rsidR="00BC4788">
              <w:fldChar w:fldCharType="begin">
                <w:fldData xml:space="preserve">PFJlZm1hbj48Q2l0ZT48QXV0aG9yPk5pY2tlcnNvbjwvQXV0aG9yPjxZZWFyPjIwMDI8L1llYXI+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</w:fldData>
              </w:fldChar>
            </w:r>
            <w:r w:rsidR="00A00850">
              <w:instrText xml:space="preserve"> ADDIN REFMGR.CITE </w:instrText>
            </w:r>
            <w:r w:rsidR="00A00850">
              <w:fldChar w:fldCharType="begin">
                <w:fldData xml:space="preserve">PFJlZm1hbj48Q2l0ZT48QXV0aG9yPk5pY2tlcnNvbjwvQXV0aG9yPjxZZWFyPjIwMDI8L1llYXI+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</w:fldData>
              </w:fldChar>
            </w:r>
            <w:r w:rsidR="00A00850">
              <w:instrText xml:space="preserve"> ADDIN EN.CITE.DATA </w:instrText>
            </w:r>
            <w:r w:rsidR="00A00850">
              <w:fldChar w:fldCharType="end"/>
            </w:r>
            <w:r w:rsidR="00BC4788">
              <w:fldChar w:fldCharType="separate"/>
            </w:r>
            <w:r w:rsidR="00BC4788">
              <w:rPr>
                <w:noProof/>
              </w:rPr>
              <w:t>(Nickerson et al., 2002)</w:t>
            </w:r>
            <w:r w:rsidR="00BC4788">
              <w:fldChar w:fldCharType="end"/>
            </w:r>
            <w:r w:rsidRPr="00E835C7">
              <w:t xml:space="preserve">. FNIP1 interacts with 5' AMP-activated protein kinase (AMPK), a key molecule for energy sensing that negatively regulates mTOR activity </w:t>
            </w:r>
            <w:r w:rsidR="00BC4788">
              <w:fldChar w:fldCharType="begin">
                <w:fldData xml:space="preserve">PFJlZm1hbj48Q2l0ZT48QXV0aG9yPkJhYmE8L0F1dGhvcj48WWVhcj4yMDA2PC9ZZWFyPjxSZWNO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</w:fldData>
              </w:fldChar>
            </w:r>
            <w:r w:rsidR="00A00850">
              <w:instrText xml:space="preserve"> ADDIN REFMGR.CITE </w:instrText>
            </w:r>
            <w:r w:rsidR="00A00850">
              <w:fldChar w:fldCharType="begin">
                <w:fldData xml:space="preserve">PFJlZm1hbj48Q2l0ZT48QXV0aG9yPkJhYmE8L0F1dGhvcj48WWVhcj4yMDA2PC9ZZWFyPjxSZWNO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</w:fldData>
              </w:fldChar>
            </w:r>
            <w:r w:rsidR="00A00850">
              <w:instrText xml:space="preserve"> ADDIN EN.CITE.DATA </w:instrText>
            </w:r>
            <w:r w:rsidR="00A00850">
              <w:fldChar w:fldCharType="end"/>
            </w:r>
            <w:r w:rsidR="00BC4788">
              <w:fldChar w:fldCharType="separate"/>
            </w:r>
            <w:r w:rsidR="00BC4788">
              <w:rPr>
                <w:noProof/>
              </w:rPr>
              <w:t>(Baba et al., 2006)</w:t>
            </w:r>
            <w:r w:rsidR="00BC4788">
              <w:fldChar w:fldCharType="end"/>
            </w:r>
            <w:r w:rsidRPr="00E835C7">
              <w:t>.</w:t>
            </w:r>
          </w:p>
        </w:tc>
      </w:tr>
      <w:tr w:rsidR="004D7D01" w:rsidTr="004D7D01">
        <w:tc>
          <w:tcPr>
            <w:tcW w:w="1101" w:type="dxa"/>
            <w:vAlign w:val="center"/>
          </w:tcPr>
          <w:p w:rsidR="004D7D01" w:rsidRPr="00E835C7" w:rsidRDefault="004D7D01" w:rsidP="004D7D01">
            <w:r w:rsidRPr="00E835C7">
              <w:lastRenderedPageBreak/>
              <w:t>ACSL6</w:t>
            </w:r>
          </w:p>
        </w:tc>
        <w:tc>
          <w:tcPr>
            <w:tcW w:w="1701" w:type="dxa"/>
            <w:vAlign w:val="center"/>
          </w:tcPr>
          <w:p w:rsidR="004D7D01" w:rsidRPr="00E835C7" w:rsidRDefault="004D7D01" w:rsidP="004D7D01">
            <w:r w:rsidRPr="00E835C7">
              <w:t>ACS2, FACL6, LACS2, LACS5, LACS 6, acyl-CoA synthetase long-chain 6</w:t>
            </w:r>
          </w:p>
        </w:tc>
        <w:tc>
          <w:tcPr>
            <w:tcW w:w="2551" w:type="dxa"/>
            <w:vAlign w:val="center"/>
          </w:tcPr>
          <w:p w:rsidR="004D7D01" w:rsidRPr="00E835C7" w:rsidRDefault="004D7D01" w:rsidP="004D7D01">
            <w:r w:rsidRPr="00E835C7">
              <w:t>Catalyses formation of acyl-CoA from fatty acids, ATP and CoA</w:t>
            </w:r>
          </w:p>
        </w:tc>
        <w:tc>
          <w:tcPr>
            <w:tcW w:w="2410" w:type="dxa"/>
            <w:vAlign w:val="center"/>
          </w:tcPr>
          <w:p w:rsidR="004D7D01" w:rsidRPr="00E835C7" w:rsidRDefault="004D7D01" w:rsidP="004D7D01">
            <w:r w:rsidRPr="00E835C7">
              <w:t>Unknown</w:t>
            </w:r>
          </w:p>
        </w:tc>
        <w:tc>
          <w:tcPr>
            <w:tcW w:w="1058" w:type="dxa"/>
            <w:vAlign w:val="center"/>
          </w:tcPr>
          <w:p w:rsidR="004D7D01" w:rsidRPr="00E835C7" w:rsidRDefault="004D7D01" w:rsidP="004D7D01">
            <w:r w:rsidRPr="00E835C7">
              <w:t>93.7</w:t>
            </w:r>
          </w:p>
        </w:tc>
        <w:tc>
          <w:tcPr>
            <w:tcW w:w="5321" w:type="dxa"/>
            <w:vAlign w:val="center"/>
          </w:tcPr>
          <w:p w:rsidR="004D7D01" w:rsidRPr="00E835C7" w:rsidRDefault="004D7D01" w:rsidP="005F4925">
            <w:r w:rsidRPr="00E835C7">
              <w:t xml:space="preserve">ACSL6 is highly expressed in the brain and bone marrow, and plays a major role in fatty acid metabolism </w:t>
            </w:r>
            <w:r w:rsidR="005F4925">
              <w:fldChar w:fldCharType="begin"/>
            </w:r>
            <w:r w:rsidR="00A00850">
              <w:instrText xml:space="preserve"> ADDIN REFMGR.CITE &lt;Refman&gt;&lt;Cite&gt;&lt;Author&gt;Soupene&lt;/Author&gt;&lt;Year&gt;2010&lt;/Year&gt;&lt;RecNum&gt;28&lt;/RecNum&gt;&lt;IDText&gt;Activity of the acyl-CoA synthetase ACSL6 isoforms: role of the fatty acid Gate-domains&lt;/IDText&gt;&lt;MDL Ref_Type="Journal"&gt;&lt;Ref_Type&gt;Journal&lt;/Ref_Type&gt;&lt;Ref_ID&gt;28&lt;/Ref_ID&gt;&lt;Title_Primary&gt;Activity of the acyl-CoA synthetase ACSL6 isoforms: role of the fatty acid Gate-domains&lt;/Title_Primary&gt;&lt;Authors_Primary&gt;Soupene,E.&lt;/Authors_Primary&gt;&lt;Authors_Primary&gt;Dinh,N.P.&lt;/Authors_Primary&gt;&lt;Authors_Primary&gt;Siliakus,M.&lt;/Authors_Primary&gt;&lt;Authors_Primary&gt;Kuypers,F.A.&lt;/Authors_Primary&gt;&lt;Date_Primary&gt;2010&lt;/Date_Primary&gt;&lt;Keywords&gt;Adenosine Triphosphate&lt;/Keywords&gt;&lt;Keywords&gt;chemistry&lt;/Keywords&gt;&lt;Keywords&gt;Coenzyme A Ligases&lt;/Keywords&gt;&lt;Keywords&gt;Humans&lt;/Keywords&gt;&lt;Keywords&gt;Isoenzymes&lt;/Keywords&gt;&lt;Keywords&gt;metabolism&lt;/Keywords&gt;&lt;Keywords&gt;Octoxynol&lt;/Keywords&gt;&lt;Keywords&gt;Phenylalanine&lt;/Keywords&gt;&lt;Keywords&gt;Protein Structure,Tertiary&lt;/Keywords&gt;&lt;Keywords&gt;Tyrosine&lt;/Keywords&gt;&lt;Reprint&gt;Not in File&lt;/Reprint&gt;&lt;Start_Page&gt;18&lt;/Start_Page&gt;&lt;Periodical&gt;BMC.Biochem.&lt;/Periodical&gt;&lt;Volume&gt;11&lt;/Volume&gt;&lt;User_Def_5&gt;PMC2868784&lt;/User_Def_5&gt;&lt;Misc_3&gt;1471-2091-11-18 [pii];10.1186/1471-2091-11-18 [doi]&lt;/Misc_3&gt;&lt;Address&gt;Children&amp;apos;s Hospital Oakland Research Institute, Oakland, California 94609, USA. esoupene@chori.org&lt;/Address&gt;&lt;Web_URL&gt;PM:20429931&lt;/Web_URL&gt;&lt;ZZ_JournalStdAbbrev&gt;&lt;f name="System"&gt;BMC.Biochem.&lt;/f&gt;&lt;/ZZ_JournalStdAbbrev&gt;&lt;ZZ_WorkformID&gt;1&lt;/ZZ_WorkformID&gt;&lt;/MDL&gt;&lt;/Cite&gt;&lt;/Refman&gt;</w:instrText>
            </w:r>
            <w:r w:rsidR="005F4925">
              <w:fldChar w:fldCharType="separate"/>
            </w:r>
            <w:r w:rsidR="005F4925">
              <w:rPr>
                <w:noProof/>
              </w:rPr>
              <w:t>(Soupene et al., 2010)</w:t>
            </w:r>
            <w:r w:rsidR="005F4925">
              <w:fldChar w:fldCharType="end"/>
            </w:r>
            <w:r w:rsidRPr="00E835C7">
              <w:t xml:space="preserve">. Three balanced translocations involving ACSL6 were identified in a patient with refractory </w:t>
            </w:r>
            <w:r w:rsidR="00BF62D9" w:rsidRPr="00E835C7">
              <w:t>anaemia</w:t>
            </w:r>
            <w:r w:rsidRPr="00E835C7">
              <w:t xml:space="preserve"> with excess blasts (RAEB) with basophilia, a patient with acute</w:t>
            </w:r>
            <w:r w:rsidRPr="00E835C7">
              <w:br/>
              <w:t xml:space="preserve">myelogenous leukemia (AML) with eosinophilia, and a patient with acute eosinophilic leukemia (AEL) </w:t>
            </w:r>
            <w:r w:rsidR="005F4925">
              <w:fldChar w:fldCharType="begin">
                <w:fldData xml:space="preserve">PFJlZm1hbj48Q2l0ZT48QXV0aG9yPllhZ2FzYWtpPC9BdXRob3I+PFllYXI+MTk5OTwvWWVhcj48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</w:fldData>
              </w:fldChar>
            </w:r>
            <w:r w:rsidR="00A00850">
              <w:instrText xml:space="preserve"> ADDIN REFMGR.CITE </w:instrText>
            </w:r>
            <w:r w:rsidR="00A00850">
              <w:fldChar w:fldCharType="begin">
                <w:fldData xml:space="preserve">PFJlZm1hbj48Q2l0ZT48QXV0aG9yPllhZ2FzYWtpPC9BdXRob3I+PFllYXI+MTk5OTwvWWVhcj48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</w:fldData>
              </w:fldChar>
            </w:r>
            <w:r w:rsidR="00A00850">
              <w:instrText xml:space="preserve"> ADDIN EN.CITE.DATA </w:instrText>
            </w:r>
            <w:r w:rsidR="00A00850">
              <w:fldChar w:fldCharType="end"/>
            </w:r>
            <w:r w:rsidR="005F4925">
              <w:fldChar w:fldCharType="separate"/>
            </w:r>
            <w:r w:rsidR="005F4925">
              <w:rPr>
                <w:noProof/>
              </w:rPr>
              <w:t>(Yagasaki et al., 1999)</w:t>
            </w:r>
            <w:r w:rsidR="005F4925">
              <w:fldChar w:fldCharType="end"/>
            </w:r>
            <w:r w:rsidRPr="00E835C7">
              <w:t>.</w:t>
            </w:r>
          </w:p>
        </w:tc>
      </w:tr>
      <w:tr w:rsidR="004D7D01" w:rsidTr="004D7D01">
        <w:tc>
          <w:tcPr>
            <w:tcW w:w="1101" w:type="dxa"/>
            <w:vAlign w:val="center"/>
          </w:tcPr>
          <w:p w:rsidR="004D7D01" w:rsidRPr="00E835C7" w:rsidRDefault="004D7D01" w:rsidP="004D7D01">
            <w:r w:rsidRPr="00E835C7">
              <w:t>IL3</w:t>
            </w:r>
          </w:p>
        </w:tc>
        <w:tc>
          <w:tcPr>
            <w:tcW w:w="1701" w:type="dxa"/>
            <w:vAlign w:val="center"/>
          </w:tcPr>
          <w:p w:rsidR="004D7D01" w:rsidRPr="00E835C7" w:rsidRDefault="004D7D01" w:rsidP="004D7D01">
            <w:r w:rsidRPr="00E835C7">
              <w:t>MCGF, MULTI-CSF, interleukin 3</w:t>
            </w:r>
          </w:p>
        </w:tc>
        <w:tc>
          <w:tcPr>
            <w:tcW w:w="2551" w:type="dxa"/>
            <w:vAlign w:val="center"/>
          </w:tcPr>
          <w:p w:rsidR="004D7D01" w:rsidRPr="00E835C7" w:rsidRDefault="004D7D01" w:rsidP="004D7D01">
            <w:r w:rsidRPr="00E835C7">
              <w:t>Growth promoting cytokine</w:t>
            </w:r>
          </w:p>
        </w:tc>
        <w:tc>
          <w:tcPr>
            <w:tcW w:w="2410" w:type="dxa"/>
            <w:vAlign w:val="center"/>
          </w:tcPr>
          <w:p w:rsidR="004D7D01" w:rsidRPr="00E835C7" w:rsidRDefault="004D7D01" w:rsidP="004D7D01">
            <w:r w:rsidRPr="00E835C7">
              <w:t>Unknown</w:t>
            </w:r>
          </w:p>
        </w:tc>
        <w:tc>
          <w:tcPr>
            <w:tcW w:w="1058" w:type="dxa"/>
            <w:vAlign w:val="center"/>
          </w:tcPr>
          <w:p w:rsidR="004D7D01" w:rsidRPr="00E835C7" w:rsidRDefault="004D7D01" w:rsidP="004D7D01">
            <w:r w:rsidRPr="00E835C7">
              <w:t>98.8</w:t>
            </w:r>
          </w:p>
        </w:tc>
        <w:tc>
          <w:tcPr>
            <w:tcW w:w="5321" w:type="dxa"/>
            <w:vAlign w:val="center"/>
          </w:tcPr>
          <w:p w:rsidR="004D7D01" w:rsidRPr="00E835C7" w:rsidRDefault="004D7D01" w:rsidP="005F4925">
            <w:r w:rsidRPr="00E835C7">
              <w:t xml:space="preserve">Interleukin-3 is a hematopoietic colony-stimulating factor is mostly expressed in spleen and lymph nodes, and is capable of supporting the proliferation of a broad range of hematopoietic cell types </w:t>
            </w:r>
            <w:r w:rsidR="005F4925">
              <w:fldChar w:fldCharType="begin">
                <w:fldData xml:space="preserve">PFJlZm1hbj48Q2l0ZT48QXV0aG9yPkNoYXZhbnk8L0F1dGhvcj48WWVhcj4xOTk4PC9ZZWFyPjxS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</w:fldData>
              </w:fldChar>
            </w:r>
            <w:r w:rsidR="00A00850">
              <w:instrText xml:space="preserve"> ADDIN REFMGR.CITE </w:instrText>
            </w:r>
            <w:r w:rsidR="00A00850">
              <w:fldChar w:fldCharType="begin">
                <w:fldData xml:space="preserve">PFJlZm1hbj48Q2l0ZT48QXV0aG9yPkNoYXZhbnk8L0F1dGhvcj48WWVhcj4xOTk4PC9ZZWFyPjxS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</w:fldData>
              </w:fldChar>
            </w:r>
            <w:r w:rsidR="00A00850">
              <w:instrText xml:space="preserve"> ADDIN EN.CITE.DATA </w:instrText>
            </w:r>
            <w:r w:rsidR="00A00850">
              <w:fldChar w:fldCharType="end"/>
            </w:r>
            <w:r w:rsidR="005F4925">
              <w:fldChar w:fldCharType="separate"/>
            </w:r>
            <w:r w:rsidR="005F4925">
              <w:rPr>
                <w:noProof/>
              </w:rPr>
              <w:t>(Chavany et al., 1998)</w:t>
            </w:r>
            <w:r w:rsidR="005F4925">
              <w:fldChar w:fldCharType="end"/>
            </w:r>
            <w:r w:rsidRPr="00E835C7">
              <w:t xml:space="preserve">. Mice over-expressing IL3 exhibit severe hind limbs paralysis </w:t>
            </w:r>
            <w:r w:rsidR="005F4925">
              <w:fldChar w:fldCharType="begin">
                <w:fldData xml:space="preserve">PFJlZm1hbj48Q2l0ZT48QXV0aG9yPkNoYXZhbnk8L0F1dGhvcj48WWVhcj4xOTk4PC9ZZWFyPjxS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</w:fldData>
              </w:fldChar>
            </w:r>
            <w:r w:rsidR="00A00850">
              <w:instrText xml:space="preserve"> ADDIN REFMGR.CITE </w:instrText>
            </w:r>
            <w:r w:rsidR="00A00850">
              <w:fldChar w:fldCharType="begin">
                <w:fldData xml:space="preserve">PFJlZm1hbj48Q2l0ZT48QXV0aG9yPkNoYXZhbnk8L0F1dGhvcj48WWVhcj4xOTk4PC9ZZWFyPjxS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</w:fldData>
              </w:fldChar>
            </w:r>
            <w:r w:rsidR="00A00850">
              <w:instrText xml:space="preserve"> ADDIN EN.CITE.DATA </w:instrText>
            </w:r>
            <w:r w:rsidR="00A00850">
              <w:fldChar w:fldCharType="end"/>
            </w:r>
            <w:r w:rsidR="005F4925">
              <w:fldChar w:fldCharType="separate"/>
            </w:r>
            <w:r w:rsidR="005F4925">
              <w:rPr>
                <w:noProof/>
              </w:rPr>
              <w:t>(Chavany et al., 1998)</w:t>
            </w:r>
            <w:r w:rsidR="005F4925">
              <w:fldChar w:fldCharType="end"/>
            </w:r>
            <w:r w:rsidRPr="00E835C7">
              <w:t>.</w:t>
            </w:r>
          </w:p>
        </w:tc>
      </w:tr>
      <w:tr w:rsidR="004D7D01" w:rsidTr="004D7D01">
        <w:tc>
          <w:tcPr>
            <w:tcW w:w="1101" w:type="dxa"/>
            <w:vAlign w:val="center"/>
          </w:tcPr>
          <w:p w:rsidR="004D7D01" w:rsidRPr="00E835C7" w:rsidRDefault="004D7D01" w:rsidP="004D7D01">
            <w:r w:rsidRPr="00E835C7">
              <w:t>CSF2</w:t>
            </w:r>
          </w:p>
        </w:tc>
        <w:tc>
          <w:tcPr>
            <w:tcW w:w="1701" w:type="dxa"/>
            <w:vAlign w:val="center"/>
          </w:tcPr>
          <w:p w:rsidR="004D7D01" w:rsidRPr="00E835C7" w:rsidRDefault="004D7D01" w:rsidP="004D7D01">
            <w:r w:rsidRPr="00E835C7">
              <w:t>GMCSF, colony stimulating factor 2</w:t>
            </w:r>
          </w:p>
        </w:tc>
        <w:tc>
          <w:tcPr>
            <w:tcW w:w="2551" w:type="dxa"/>
            <w:vAlign w:val="center"/>
          </w:tcPr>
          <w:p w:rsidR="004D7D01" w:rsidRPr="00E835C7" w:rsidRDefault="004D7D01" w:rsidP="004D7D01">
            <w:r w:rsidRPr="00E835C7">
              <w:t>Cytokine activity</w:t>
            </w:r>
          </w:p>
        </w:tc>
        <w:tc>
          <w:tcPr>
            <w:tcW w:w="2410" w:type="dxa"/>
            <w:vAlign w:val="center"/>
          </w:tcPr>
          <w:p w:rsidR="004D7D01" w:rsidRPr="00E835C7" w:rsidRDefault="004D7D01" w:rsidP="004D7D01">
            <w:r w:rsidRPr="00E835C7">
              <w:t>Loss of both copies:  lung abnormalities with lymphocytic infiltration and accumulation of surfactant lipids. Perinatal mortality (mouse)</w:t>
            </w:r>
          </w:p>
        </w:tc>
        <w:tc>
          <w:tcPr>
            <w:tcW w:w="1058" w:type="dxa"/>
            <w:vAlign w:val="center"/>
          </w:tcPr>
          <w:p w:rsidR="004D7D01" w:rsidRPr="00E835C7" w:rsidRDefault="004D7D01" w:rsidP="004D7D01">
            <w:r w:rsidRPr="00E835C7">
              <w:t>2.7</w:t>
            </w:r>
          </w:p>
        </w:tc>
        <w:tc>
          <w:tcPr>
            <w:tcW w:w="5321" w:type="dxa"/>
            <w:vAlign w:val="center"/>
          </w:tcPr>
          <w:p w:rsidR="004D7D01" w:rsidRPr="00E835C7" w:rsidRDefault="004D7D01" w:rsidP="004D7D01">
            <w:r w:rsidRPr="00E835C7">
              <w:t>CSF2 encodes a granulocyte/macrophage colony-stimulating factor (GM-CSF) which is necessary for the survival, proliferation, and differentiation of hematopoietic progenitor cells</w:t>
            </w:r>
          </w:p>
        </w:tc>
      </w:tr>
      <w:tr w:rsidR="004D7D01" w:rsidTr="004D7D01">
        <w:tc>
          <w:tcPr>
            <w:tcW w:w="1101" w:type="dxa"/>
            <w:vAlign w:val="center"/>
          </w:tcPr>
          <w:p w:rsidR="004D7D01" w:rsidRPr="00E835C7" w:rsidRDefault="004D7D01" w:rsidP="004D7D01">
            <w:r w:rsidRPr="00E835C7">
              <w:t>P4HA2</w:t>
            </w:r>
          </w:p>
        </w:tc>
        <w:tc>
          <w:tcPr>
            <w:tcW w:w="1701" w:type="dxa"/>
            <w:vAlign w:val="center"/>
          </w:tcPr>
          <w:p w:rsidR="004D7D01" w:rsidRPr="00E835C7" w:rsidRDefault="004D7D01" w:rsidP="004D7D01">
            <w:r w:rsidRPr="00E835C7">
              <w:t>prolyl 4-hydroxylase, alpha polypeptide II</w:t>
            </w:r>
          </w:p>
        </w:tc>
        <w:tc>
          <w:tcPr>
            <w:tcW w:w="2551" w:type="dxa"/>
            <w:vAlign w:val="center"/>
          </w:tcPr>
          <w:p w:rsidR="004D7D01" w:rsidRPr="00E835C7" w:rsidRDefault="004D7D01" w:rsidP="004D7D01">
            <w:r w:rsidRPr="00E835C7">
              <w:t>A component of prolyl 4-hydroxylase, a key enzyme in collagen synthesis</w:t>
            </w:r>
          </w:p>
        </w:tc>
        <w:tc>
          <w:tcPr>
            <w:tcW w:w="2410" w:type="dxa"/>
            <w:vAlign w:val="center"/>
          </w:tcPr>
          <w:p w:rsidR="004D7D01" w:rsidRPr="00E835C7" w:rsidRDefault="004D7D01" w:rsidP="004D7D01">
            <w:r w:rsidRPr="00E835C7">
              <w:t>unknown</w:t>
            </w:r>
          </w:p>
        </w:tc>
        <w:tc>
          <w:tcPr>
            <w:tcW w:w="1058" w:type="dxa"/>
            <w:vAlign w:val="center"/>
          </w:tcPr>
          <w:p w:rsidR="004D7D01" w:rsidRPr="00E835C7" w:rsidRDefault="004D7D01" w:rsidP="004D7D01">
            <w:r w:rsidRPr="00E835C7">
              <w:t>30.6</w:t>
            </w:r>
          </w:p>
        </w:tc>
        <w:tc>
          <w:tcPr>
            <w:tcW w:w="5321" w:type="dxa"/>
            <w:vAlign w:val="center"/>
          </w:tcPr>
          <w:p w:rsidR="004D7D01" w:rsidRPr="00E835C7" w:rsidRDefault="004D7D01" w:rsidP="004D7D01">
            <w:r w:rsidRPr="00E835C7">
              <w:t>In collagen, P4HA2 catalyses the formation of 4-hydroxyproline, essential for the proper three-dimensional folding of newly synthesised pro-collagen chains</w:t>
            </w:r>
          </w:p>
        </w:tc>
      </w:tr>
    </w:tbl>
    <w:p w:rsidR="004D7D01" w:rsidRDefault="004D7D01" w:rsidP="004D7D01">
      <w:pPr>
        <w:spacing w:line="480" w:lineRule="auto"/>
      </w:pPr>
    </w:p>
    <w:p w:rsidR="004D7D01" w:rsidRPr="00ED79AB" w:rsidRDefault="004D7D01" w:rsidP="004D7D01">
      <w:pPr>
        <w:spacing w:line="480" w:lineRule="auto"/>
        <w:rPr>
          <w:rFonts w:cs="Times New Roman"/>
          <w:sz w:val="24"/>
          <w:szCs w:val="24"/>
        </w:rPr>
      </w:pPr>
      <w:r w:rsidRPr="00ED79AB">
        <w:rPr>
          <w:rFonts w:cs="Times New Roman"/>
          <w:b/>
          <w:sz w:val="24"/>
          <w:szCs w:val="24"/>
        </w:rPr>
        <w:t>Supplementary Table S3.</w:t>
      </w:r>
      <w:r w:rsidRPr="00ED79AB">
        <w:rPr>
          <w:rFonts w:cs="Times New Roman"/>
          <w:sz w:val="24"/>
          <w:szCs w:val="24"/>
        </w:rPr>
        <w:t xml:space="preserve"> Sequences of primers used to construct riboprobes for WISH</w:t>
      </w:r>
    </w:p>
    <w:tbl>
      <w:tblPr>
        <w:tblStyle w:val="TableGrid"/>
        <w:tblW w:w="0" w:type="auto"/>
        <w:tblLook w:val="04A0" w:firstRow="1" w:lastRow="0" w:firstColumn="1" w:lastColumn="0" w:noHBand="0" w:noVBand="1"/>
      </w:tblPr>
      <w:tblGrid>
        <w:gridCol w:w="1809"/>
        <w:gridCol w:w="6209"/>
        <w:gridCol w:w="2208"/>
        <w:gridCol w:w="1991"/>
        <w:gridCol w:w="1957"/>
      </w:tblGrid>
      <w:tr w:rsidR="004D7D01" w:rsidTr="004D7D01">
        <w:tc>
          <w:tcPr>
            <w:tcW w:w="1809" w:type="dxa"/>
            <w:vAlign w:val="center"/>
          </w:tcPr>
          <w:p w:rsidR="004D7D01" w:rsidRDefault="004D7D01" w:rsidP="004D7D01">
            <w:pPr>
              <w:rPr>
                <w:rFonts w:ascii="Verdana" w:hAnsi="Verdana"/>
              </w:rPr>
            </w:pPr>
            <w:r>
              <w:rPr>
                <w:rFonts w:ascii="Verdana" w:hAnsi="Verdana"/>
              </w:rPr>
              <w:t>Gene/Primer Name</w:t>
            </w:r>
          </w:p>
        </w:tc>
        <w:tc>
          <w:tcPr>
            <w:tcW w:w="6209" w:type="dxa"/>
            <w:vAlign w:val="center"/>
          </w:tcPr>
          <w:p w:rsidR="004D7D01" w:rsidRDefault="004D7D01" w:rsidP="004D7D01">
            <w:pPr>
              <w:rPr>
                <w:rFonts w:ascii="Verdana" w:hAnsi="Verdana"/>
              </w:rPr>
            </w:pPr>
            <w:r>
              <w:rPr>
                <w:rFonts w:ascii="Verdana" w:hAnsi="Verdana"/>
              </w:rPr>
              <w:t>Primer sequence (RNA polymerase binding site in bold)</w:t>
            </w:r>
          </w:p>
        </w:tc>
        <w:tc>
          <w:tcPr>
            <w:tcW w:w="2208" w:type="dxa"/>
            <w:vAlign w:val="center"/>
          </w:tcPr>
          <w:p w:rsidR="004D7D01" w:rsidRDefault="004D7D01" w:rsidP="004D7D01">
            <w:pPr>
              <w:rPr>
                <w:rFonts w:ascii="Verdana" w:hAnsi="Verdana"/>
              </w:rPr>
            </w:pPr>
            <w:r>
              <w:rPr>
                <w:rFonts w:ascii="Verdana" w:hAnsi="Verdana"/>
              </w:rPr>
              <w:t>Polymerase</w:t>
            </w:r>
          </w:p>
        </w:tc>
        <w:tc>
          <w:tcPr>
            <w:tcW w:w="1991" w:type="dxa"/>
            <w:vAlign w:val="center"/>
          </w:tcPr>
          <w:p w:rsidR="004D7D01" w:rsidRDefault="004D7D01" w:rsidP="004D7D01">
            <w:pPr>
              <w:rPr>
                <w:rFonts w:ascii="Verdana" w:hAnsi="Verdana"/>
              </w:rPr>
            </w:pPr>
            <w:r>
              <w:rPr>
                <w:rFonts w:ascii="Verdana" w:hAnsi="Verdana"/>
              </w:rPr>
              <w:t>Target region</w:t>
            </w:r>
          </w:p>
        </w:tc>
        <w:tc>
          <w:tcPr>
            <w:tcW w:w="1957" w:type="dxa"/>
            <w:vAlign w:val="center"/>
          </w:tcPr>
          <w:p w:rsidR="004D7D01" w:rsidRDefault="004D7D01" w:rsidP="004D7D01">
            <w:pPr>
              <w:rPr>
                <w:rFonts w:ascii="Verdana" w:hAnsi="Verdana"/>
              </w:rPr>
            </w:pPr>
            <w:r>
              <w:rPr>
                <w:rFonts w:ascii="Verdana" w:hAnsi="Verdana"/>
              </w:rPr>
              <w:t>Probe size</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Aldh7a1_F</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AATTAACCCTCACTAAAGG</w:t>
            </w:r>
            <w:r>
              <w:rPr>
                <w:rFonts w:ascii="Arial" w:hAnsi="Arial" w:cs="Arial"/>
              </w:rPr>
              <w:t>GGAAGGTCACTGCTGAGAGG</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3</w:t>
            </w:r>
          </w:p>
        </w:tc>
        <w:tc>
          <w:tcPr>
            <w:tcW w:w="1991" w:type="dxa"/>
            <w:vAlign w:val="center"/>
          </w:tcPr>
          <w:p w:rsidR="004D7D01" w:rsidRDefault="004D7D01" w:rsidP="004D7D01">
            <w:pPr>
              <w:rPr>
                <w:rFonts w:ascii="Arial" w:hAnsi="Arial" w:cs="Arial"/>
                <w:color w:val="000000"/>
              </w:rPr>
            </w:pPr>
            <w:r>
              <w:rPr>
                <w:rFonts w:ascii="Arial" w:hAnsi="Arial" w:cs="Arial"/>
                <w:color w:val="000000"/>
              </w:rPr>
              <w:t>3' UTR</w:t>
            </w:r>
          </w:p>
        </w:tc>
        <w:tc>
          <w:tcPr>
            <w:tcW w:w="1957" w:type="dxa"/>
            <w:vAlign w:val="center"/>
          </w:tcPr>
          <w:p w:rsidR="004D7D01" w:rsidRDefault="004D7D01" w:rsidP="004D7D01">
            <w:pPr>
              <w:rPr>
                <w:rFonts w:ascii="Arial" w:hAnsi="Arial" w:cs="Arial"/>
                <w:color w:val="000000"/>
              </w:rPr>
            </w:pPr>
            <w:r>
              <w:rPr>
                <w:rFonts w:ascii="Arial" w:hAnsi="Arial" w:cs="Arial"/>
                <w:color w:val="000000"/>
              </w:rPr>
              <w:t>414bp</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Aldh7a1_R</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TAATACGACTCACTATAGG</w:t>
            </w:r>
            <w:r>
              <w:rPr>
                <w:rFonts w:ascii="Arial" w:hAnsi="Arial" w:cs="Arial"/>
              </w:rPr>
              <w:t>TAGTGCAGTGCTGGAGATGG</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7</w:t>
            </w:r>
          </w:p>
        </w:tc>
        <w:tc>
          <w:tcPr>
            <w:tcW w:w="1991" w:type="dxa"/>
            <w:vAlign w:val="center"/>
          </w:tcPr>
          <w:p w:rsidR="004D7D01" w:rsidRDefault="004D7D01" w:rsidP="004D7D01">
            <w:pPr>
              <w:rPr>
                <w:rFonts w:ascii="Arial" w:hAnsi="Arial" w:cs="Arial"/>
                <w:color w:val="000000"/>
              </w:rPr>
            </w:pPr>
            <w:r>
              <w:rPr>
                <w:rFonts w:ascii="Arial" w:hAnsi="Arial" w:cs="Arial"/>
                <w:color w:val="000000"/>
              </w:rPr>
              <w:t> </w:t>
            </w:r>
          </w:p>
        </w:tc>
        <w:tc>
          <w:tcPr>
            <w:tcW w:w="1957" w:type="dxa"/>
            <w:vAlign w:val="center"/>
          </w:tcPr>
          <w:p w:rsidR="004D7D01" w:rsidRDefault="004D7D01" w:rsidP="004D7D01">
            <w:pPr>
              <w:rPr>
                <w:rFonts w:ascii="Arial" w:hAnsi="Arial" w:cs="Arial"/>
                <w:color w:val="000000"/>
              </w:rPr>
            </w:pPr>
            <w:r>
              <w:rPr>
                <w:rFonts w:ascii="Arial" w:hAnsi="Arial" w:cs="Arial"/>
                <w:color w:val="000000"/>
              </w:rPr>
              <w:t> </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lastRenderedPageBreak/>
              <w:t>Fbn2_F</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AATTAACCCTCACTAAAGG</w:t>
            </w:r>
            <w:r>
              <w:rPr>
                <w:rFonts w:ascii="Verdana" w:hAnsi="Verdana" w:cs="Arial"/>
              </w:rPr>
              <w:t>CAAAAAGGGAAACTCGCTTG</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3</w:t>
            </w:r>
          </w:p>
        </w:tc>
        <w:tc>
          <w:tcPr>
            <w:tcW w:w="1991" w:type="dxa"/>
            <w:vAlign w:val="center"/>
          </w:tcPr>
          <w:p w:rsidR="004D7D01" w:rsidRDefault="004D7D01" w:rsidP="004D7D01">
            <w:pPr>
              <w:rPr>
                <w:rFonts w:ascii="Arial" w:hAnsi="Arial" w:cs="Arial"/>
                <w:color w:val="000000"/>
              </w:rPr>
            </w:pPr>
            <w:r>
              <w:rPr>
                <w:rFonts w:ascii="Arial" w:hAnsi="Arial" w:cs="Arial"/>
                <w:color w:val="000000"/>
              </w:rPr>
              <w:t>3' UTR</w:t>
            </w:r>
          </w:p>
        </w:tc>
        <w:tc>
          <w:tcPr>
            <w:tcW w:w="1957" w:type="dxa"/>
            <w:vAlign w:val="center"/>
          </w:tcPr>
          <w:p w:rsidR="004D7D01" w:rsidRDefault="004D7D01" w:rsidP="004D7D01">
            <w:pPr>
              <w:rPr>
                <w:rFonts w:ascii="Arial" w:hAnsi="Arial" w:cs="Arial"/>
                <w:color w:val="000000"/>
              </w:rPr>
            </w:pPr>
            <w:r>
              <w:rPr>
                <w:rFonts w:ascii="Arial" w:hAnsi="Arial" w:cs="Arial"/>
                <w:color w:val="000000"/>
              </w:rPr>
              <w:t>494bp</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Fbn2_R</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TAATACGACTCACTATAGG</w:t>
            </w:r>
            <w:r>
              <w:rPr>
                <w:rFonts w:ascii="Verdana" w:hAnsi="Verdana" w:cs="Arial"/>
              </w:rPr>
              <w:t>AGGTGTTCCTGCTCAAAGGA</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7</w:t>
            </w:r>
          </w:p>
        </w:tc>
        <w:tc>
          <w:tcPr>
            <w:tcW w:w="1991" w:type="dxa"/>
            <w:vAlign w:val="center"/>
          </w:tcPr>
          <w:p w:rsidR="004D7D01" w:rsidRDefault="004D7D01" w:rsidP="004D7D01">
            <w:pPr>
              <w:rPr>
                <w:rFonts w:ascii="Arial" w:hAnsi="Arial" w:cs="Arial"/>
                <w:color w:val="000000"/>
              </w:rPr>
            </w:pPr>
            <w:r>
              <w:rPr>
                <w:rFonts w:ascii="Arial" w:hAnsi="Arial" w:cs="Arial"/>
                <w:color w:val="000000"/>
              </w:rPr>
              <w:t> </w:t>
            </w:r>
          </w:p>
        </w:tc>
        <w:tc>
          <w:tcPr>
            <w:tcW w:w="1957" w:type="dxa"/>
            <w:vAlign w:val="center"/>
          </w:tcPr>
          <w:p w:rsidR="004D7D01" w:rsidRDefault="004D7D01" w:rsidP="004D7D01">
            <w:pPr>
              <w:rPr>
                <w:rFonts w:ascii="Arial" w:hAnsi="Arial" w:cs="Arial"/>
                <w:color w:val="000000"/>
              </w:rPr>
            </w:pPr>
            <w:r>
              <w:rPr>
                <w:rFonts w:ascii="Arial" w:hAnsi="Arial" w:cs="Arial"/>
                <w:color w:val="000000"/>
              </w:rPr>
              <w:t> </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Gramd3_F</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AATTAACCCTCACTAAAGG</w:t>
            </w:r>
            <w:r>
              <w:rPr>
                <w:rFonts w:ascii="Verdana" w:hAnsi="Verdana" w:cs="Arial"/>
              </w:rPr>
              <w:t>ATCCTGGTCAGCCATCAGAC</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3</w:t>
            </w:r>
          </w:p>
        </w:tc>
        <w:tc>
          <w:tcPr>
            <w:tcW w:w="1991" w:type="dxa"/>
            <w:vAlign w:val="center"/>
          </w:tcPr>
          <w:p w:rsidR="004D7D01" w:rsidRDefault="004D7D01" w:rsidP="004D7D01">
            <w:pPr>
              <w:rPr>
                <w:rFonts w:ascii="Arial" w:hAnsi="Arial" w:cs="Arial"/>
                <w:color w:val="000000"/>
              </w:rPr>
            </w:pPr>
            <w:r>
              <w:rPr>
                <w:rFonts w:ascii="Arial" w:hAnsi="Arial" w:cs="Arial"/>
                <w:color w:val="000000"/>
              </w:rPr>
              <w:t>3' UTR</w:t>
            </w:r>
          </w:p>
        </w:tc>
        <w:tc>
          <w:tcPr>
            <w:tcW w:w="1957" w:type="dxa"/>
            <w:vAlign w:val="center"/>
          </w:tcPr>
          <w:p w:rsidR="004D7D01" w:rsidRDefault="004D7D01" w:rsidP="004D7D01">
            <w:pPr>
              <w:rPr>
                <w:rFonts w:ascii="Arial" w:hAnsi="Arial" w:cs="Arial"/>
                <w:color w:val="000000"/>
              </w:rPr>
            </w:pPr>
            <w:r>
              <w:rPr>
                <w:rFonts w:ascii="Arial" w:hAnsi="Arial" w:cs="Arial"/>
                <w:color w:val="000000"/>
              </w:rPr>
              <w:t>435bp</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Gramd3_R</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TAATACGACTCACTATAGG</w:t>
            </w:r>
            <w:r>
              <w:rPr>
                <w:rFonts w:ascii="Verdana" w:hAnsi="Verdana" w:cs="Arial"/>
              </w:rPr>
              <w:t>GCTTTCCGTCCCATGTTAAA</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7</w:t>
            </w:r>
          </w:p>
        </w:tc>
        <w:tc>
          <w:tcPr>
            <w:tcW w:w="1991" w:type="dxa"/>
            <w:vAlign w:val="center"/>
          </w:tcPr>
          <w:p w:rsidR="004D7D01" w:rsidRDefault="004D7D01" w:rsidP="004D7D01">
            <w:pPr>
              <w:rPr>
                <w:rFonts w:ascii="Arial" w:hAnsi="Arial" w:cs="Arial"/>
                <w:color w:val="000000"/>
              </w:rPr>
            </w:pPr>
            <w:r>
              <w:rPr>
                <w:rFonts w:ascii="Arial" w:hAnsi="Arial" w:cs="Arial"/>
                <w:color w:val="000000"/>
              </w:rPr>
              <w:t> </w:t>
            </w:r>
          </w:p>
        </w:tc>
        <w:tc>
          <w:tcPr>
            <w:tcW w:w="1957" w:type="dxa"/>
            <w:vAlign w:val="center"/>
          </w:tcPr>
          <w:p w:rsidR="004D7D01" w:rsidRDefault="004D7D01" w:rsidP="004D7D01">
            <w:pPr>
              <w:rPr>
                <w:rFonts w:ascii="Arial" w:hAnsi="Arial" w:cs="Arial"/>
                <w:color w:val="000000"/>
              </w:rPr>
            </w:pPr>
            <w:r>
              <w:rPr>
                <w:rFonts w:ascii="Arial" w:hAnsi="Arial" w:cs="Arial"/>
                <w:color w:val="000000"/>
              </w:rPr>
              <w:t> </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Lmnb1_F</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AATTAACCCTCACTAAAGG</w:t>
            </w:r>
            <w:r>
              <w:rPr>
                <w:rFonts w:ascii="Verdana" w:hAnsi="Verdana" w:cs="Arial"/>
              </w:rPr>
              <w:t>GCGAATCTGATGGCCTTAAT</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3</w:t>
            </w:r>
          </w:p>
        </w:tc>
        <w:tc>
          <w:tcPr>
            <w:tcW w:w="1991" w:type="dxa"/>
            <w:vAlign w:val="center"/>
          </w:tcPr>
          <w:p w:rsidR="004D7D01" w:rsidRDefault="004D7D01" w:rsidP="004D7D01">
            <w:pPr>
              <w:rPr>
                <w:rFonts w:ascii="Arial" w:hAnsi="Arial" w:cs="Arial"/>
                <w:color w:val="000000"/>
              </w:rPr>
            </w:pPr>
            <w:r>
              <w:rPr>
                <w:rFonts w:ascii="Arial" w:hAnsi="Arial" w:cs="Arial"/>
                <w:color w:val="000000"/>
              </w:rPr>
              <w:t>3' UTR</w:t>
            </w:r>
          </w:p>
        </w:tc>
        <w:tc>
          <w:tcPr>
            <w:tcW w:w="1957" w:type="dxa"/>
            <w:vAlign w:val="center"/>
          </w:tcPr>
          <w:p w:rsidR="004D7D01" w:rsidRDefault="004D7D01" w:rsidP="004D7D01">
            <w:pPr>
              <w:rPr>
                <w:rFonts w:ascii="Arial" w:hAnsi="Arial" w:cs="Arial"/>
                <w:color w:val="000000"/>
              </w:rPr>
            </w:pPr>
            <w:r>
              <w:rPr>
                <w:rFonts w:ascii="Arial" w:hAnsi="Arial" w:cs="Arial"/>
                <w:color w:val="000000"/>
              </w:rPr>
              <w:t>472bp</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Lmnb1_R</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TAATACGACTCACTATAGG</w:t>
            </w:r>
            <w:r>
              <w:rPr>
                <w:rFonts w:ascii="Verdana" w:hAnsi="Verdana" w:cs="Arial"/>
              </w:rPr>
              <w:t>CTCCATCCAGAGTGCGTACA</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7</w:t>
            </w:r>
          </w:p>
        </w:tc>
        <w:tc>
          <w:tcPr>
            <w:tcW w:w="1991" w:type="dxa"/>
            <w:vAlign w:val="center"/>
          </w:tcPr>
          <w:p w:rsidR="004D7D01" w:rsidRDefault="004D7D01" w:rsidP="004D7D01">
            <w:pPr>
              <w:rPr>
                <w:rFonts w:ascii="Arial" w:hAnsi="Arial" w:cs="Arial"/>
                <w:color w:val="000000"/>
              </w:rPr>
            </w:pPr>
            <w:r>
              <w:rPr>
                <w:rFonts w:ascii="Arial" w:hAnsi="Arial" w:cs="Arial"/>
                <w:color w:val="000000"/>
              </w:rPr>
              <w:t> </w:t>
            </w:r>
          </w:p>
        </w:tc>
        <w:tc>
          <w:tcPr>
            <w:tcW w:w="1957" w:type="dxa"/>
            <w:vAlign w:val="center"/>
          </w:tcPr>
          <w:p w:rsidR="004D7D01" w:rsidRDefault="004D7D01" w:rsidP="004D7D01">
            <w:pPr>
              <w:rPr>
                <w:rFonts w:ascii="Arial" w:hAnsi="Arial" w:cs="Arial"/>
                <w:color w:val="000000"/>
              </w:rPr>
            </w:pPr>
            <w:r>
              <w:rPr>
                <w:rFonts w:ascii="Arial" w:hAnsi="Arial" w:cs="Arial"/>
                <w:color w:val="000000"/>
              </w:rPr>
              <w:t> </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March3_F</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AATTAACCCTCACTAAAGG</w:t>
            </w:r>
            <w:r>
              <w:rPr>
                <w:rFonts w:ascii="Verdana" w:hAnsi="Verdana" w:cs="Arial"/>
              </w:rPr>
              <w:t>ATGTGACGAGGCTGACACTG</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3</w:t>
            </w:r>
          </w:p>
        </w:tc>
        <w:tc>
          <w:tcPr>
            <w:tcW w:w="1991" w:type="dxa"/>
            <w:vAlign w:val="center"/>
          </w:tcPr>
          <w:p w:rsidR="004D7D01" w:rsidRDefault="004D7D01" w:rsidP="004D7D01">
            <w:pPr>
              <w:rPr>
                <w:rFonts w:ascii="Arial" w:hAnsi="Arial" w:cs="Arial"/>
                <w:color w:val="000000"/>
              </w:rPr>
            </w:pPr>
            <w:r>
              <w:rPr>
                <w:rFonts w:ascii="Arial" w:hAnsi="Arial" w:cs="Arial"/>
                <w:color w:val="000000"/>
              </w:rPr>
              <w:t>3' UTR</w:t>
            </w:r>
          </w:p>
        </w:tc>
        <w:tc>
          <w:tcPr>
            <w:tcW w:w="1957" w:type="dxa"/>
            <w:vAlign w:val="center"/>
          </w:tcPr>
          <w:p w:rsidR="004D7D01" w:rsidRDefault="004D7D01" w:rsidP="004D7D01">
            <w:pPr>
              <w:rPr>
                <w:rFonts w:ascii="Arial" w:hAnsi="Arial" w:cs="Arial"/>
                <w:color w:val="000000"/>
              </w:rPr>
            </w:pPr>
            <w:r>
              <w:rPr>
                <w:rFonts w:ascii="Arial" w:hAnsi="Arial" w:cs="Arial"/>
                <w:color w:val="000000"/>
              </w:rPr>
              <w:t>410bp</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March3_R</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TAATACGACTCACTATAGG</w:t>
            </w:r>
            <w:r>
              <w:rPr>
                <w:rFonts w:ascii="Verdana" w:hAnsi="Verdana" w:cs="Arial"/>
              </w:rPr>
              <w:t>CGCTTTGTTTTCCTCTTTGG</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7</w:t>
            </w:r>
          </w:p>
        </w:tc>
        <w:tc>
          <w:tcPr>
            <w:tcW w:w="1991" w:type="dxa"/>
            <w:vAlign w:val="center"/>
          </w:tcPr>
          <w:p w:rsidR="004D7D01" w:rsidRDefault="004D7D01" w:rsidP="004D7D01">
            <w:pPr>
              <w:rPr>
                <w:rFonts w:ascii="Arial" w:hAnsi="Arial" w:cs="Arial"/>
                <w:color w:val="000000"/>
              </w:rPr>
            </w:pPr>
            <w:r>
              <w:rPr>
                <w:rFonts w:ascii="Arial" w:hAnsi="Arial" w:cs="Arial"/>
                <w:color w:val="000000"/>
              </w:rPr>
              <w:t> </w:t>
            </w:r>
          </w:p>
        </w:tc>
        <w:tc>
          <w:tcPr>
            <w:tcW w:w="1957" w:type="dxa"/>
            <w:vAlign w:val="center"/>
          </w:tcPr>
          <w:p w:rsidR="004D7D01" w:rsidRDefault="004D7D01" w:rsidP="004D7D01">
            <w:pPr>
              <w:rPr>
                <w:rFonts w:ascii="Arial" w:hAnsi="Arial" w:cs="Arial"/>
                <w:color w:val="000000"/>
              </w:rPr>
            </w:pPr>
            <w:r>
              <w:rPr>
                <w:rFonts w:ascii="Arial" w:hAnsi="Arial" w:cs="Arial"/>
                <w:color w:val="000000"/>
              </w:rPr>
              <w:t> </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Megf10_F</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AATTAACCCTCACTAAAGG</w:t>
            </w:r>
            <w:r>
              <w:rPr>
                <w:rFonts w:ascii="Arial" w:hAnsi="Arial" w:cs="Arial"/>
              </w:rPr>
              <w:t>CAGAGCAGCATAGGGTGTCA</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3</w:t>
            </w:r>
          </w:p>
        </w:tc>
        <w:tc>
          <w:tcPr>
            <w:tcW w:w="1991" w:type="dxa"/>
            <w:vAlign w:val="center"/>
          </w:tcPr>
          <w:p w:rsidR="004D7D01" w:rsidRDefault="004D7D01" w:rsidP="004D7D01">
            <w:pPr>
              <w:rPr>
                <w:rFonts w:ascii="Arial" w:hAnsi="Arial" w:cs="Arial"/>
                <w:color w:val="000000"/>
              </w:rPr>
            </w:pPr>
            <w:r>
              <w:rPr>
                <w:rFonts w:ascii="Arial" w:hAnsi="Arial" w:cs="Arial"/>
                <w:color w:val="000000"/>
              </w:rPr>
              <w:t>3' UTR</w:t>
            </w:r>
          </w:p>
        </w:tc>
        <w:tc>
          <w:tcPr>
            <w:tcW w:w="1957" w:type="dxa"/>
            <w:vAlign w:val="center"/>
          </w:tcPr>
          <w:p w:rsidR="004D7D01" w:rsidRDefault="004D7D01" w:rsidP="004D7D01">
            <w:pPr>
              <w:rPr>
                <w:rFonts w:ascii="Arial" w:hAnsi="Arial" w:cs="Arial"/>
                <w:color w:val="000000"/>
              </w:rPr>
            </w:pPr>
            <w:r>
              <w:rPr>
                <w:rFonts w:ascii="Arial" w:hAnsi="Arial" w:cs="Arial"/>
                <w:color w:val="000000"/>
              </w:rPr>
              <w:t>408bp</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Megf10_R</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TAATACGACTCACTATAGG</w:t>
            </w:r>
            <w:r>
              <w:rPr>
                <w:rFonts w:ascii="Arial" w:hAnsi="Arial" w:cs="Arial"/>
              </w:rPr>
              <w:t>AGGACTCTACGGGGCAGTTT</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7</w:t>
            </w:r>
          </w:p>
        </w:tc>
        <w:tc>
          <w:tcPr>
            <w:tcW w:w="1991" w:type="dxa"/>
            <w:vAlign w:val="center"/>
          </w:tcPr>
          <w:p w:rsidR="004D7D01" w:rsidRDefault="004D7D01" w:rsidP="004D7D01">
            <w:pPr>
              <w:rPr>
                <w:rFonts w:ascii="Arial" w:hAnsi="Arial" w:cs="Arial"/>
                <w:color w:val="000000"/>
              </w:rPr>
            </w:pPr>
            <w:r>
              <w:rPr>
                <w:rFonts w:ascii="Arial" w:hAnsi="Arial" w:cs="Arial"/>
                <w:color w:val="000000"/>
              </w:rPr>
              <w:t> </w:t>
            </w:r>
          </w:p>
        </w:tc>
        <w:tc>
          <w:tcPr>
            <w:tcW w:w="1957" w:type="dxa"/>
            <w:vAlign w:val="center"/>
          </w:tcPr>
          <w:p w:rsidR="004D7D01" w:rsidRDefault="004D7D01" w:rsidP="004D7D01">
            <w:pPr>
              <w:rPr>
                <w:rFonts w:ascii="Arial" w:hAnsi="Arial" w:cs="Arial"/>
                <w:color w:val="000000"/>
              </w:rPr>
            </w:pPr>
            <w:r>
              <w:rPr>
                <w:rFonts w:ascii="Arial" w:hAnsi="Arial" w:cs="Arial"/>
                <w:color w:val="000000"/>
              </w:rPr>
              <w:t> </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Prrc1_F</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AATTAACCCTCACTAAAGG</w:t>
            </w:r>
            <w:r>
              <w:rPr>
                <w:rFonts w:ascii="Verdana" w:hAnsi="Verdana" w:cs="Arial"/>
              </w:rPr>
              <w:t>GGCTCGTTTGAAACCGAATA</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3</w:t>
            </w:r>
          </w:p>
        </w:tc>
        <w:tc>
          <w:tcPr>
            <w:tcW w:w="1991" w:type="dxa"/>
            <w:vAlign w:val="center"/>
          </w:tcPr>
          <w:p w:rsidR="004D7D01" w:rsidRDefault="004D7D01" w:rsidP="004D7D01">
            <w:pPr>
              <w:rPr>
                <w:rFonts w:ascii="Arial" w:hAnsi="Arial" w:cs="Arial"/>
                <w:color w:val="000000"/>
              </w:rPr>
            </w:pPr>
            <w:r>
              <w:rPr>
                <w:rFonts w:ascii="Arial" w:hAnsi="Arial" w:cs="Arial"/>
                <w:color w:val="000000"/>
              </w:rPr>
              <w:t>3' UTR</w:t>
            </w:r>
          </w:p>
        </w:tc>
        <w:tc>
          <w:tcPr>
            <w:tcW w:w="1957" w:type="dxa"/>
            <w:vAlign w:val="center"/>
          </w:tcPr>
          <w:p w:rsidR="004D7D01" w:rsidRDefault="004D7D01" w:rsidP="004D7D01">
            <w:pPr>
              <w:rPr>
                <w:rFonts w:ascii="Arial" w:hAnsi="Arial" w:cs="Arial"/>
                <w:color w:val="000000"/>
              </w:rPr>
            </w:pPr>
            <w:r>
              <w:rPr>
                <w:rFonts w:ascii="Arial" w:hAnsi="Arial" w:cs="Arial"/>
                <w:color w:val="000000"/>
              </w:rPr>
              <w:t>404bp</w:t>
            </w:r>
          </w:p>
        </w:tc>
      </w:tr>
      <w:tr w:rsidR="004D7D01" w:rsidTr="004D7D01">
        <w:tc>
          <w:tcPr>
            <w:tcW w:w="1809" w:type="dxa"/>
            <w:vAlign w:val="center"/>
          </w:tcPr>
          <w:p w:rsidR="004D7D01" w:rsidRDefault="004D7D01" w:rsidP="004D7D01">
            <w:pPr>
              <w:rPr>
                <w:rFonts w:ascii="Arial" w:hAnsi="Arial" w:cs="Arial"/>
                <w:color w:val="000000"/>
              </w:rPr>
            </w:pPr>
            <w:r>
              <w:rPr>
                <w:rFonts w:ascii="Arial" w:hAnsi="Arial" w:cs="Arial"/>
                <w:color w:val="000000"/>
              </w:rPr>
              <w:t>Prrc1_R</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TAATACGACTCACTATAGG</w:t>
            </w:r>
            <w:r>
              <w:rPr>
                <w:rFonts w:ascii="Verdana" w:hAnsi="Verdana" w:cs="Arial"/>
              </w:rPr>
              <w:t>AAGGCTTGAAAAAGGCAACA</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7</w:t>
            </w:r>
          </w:p>
        </w:tc>
        <w:tc>
          <w:tcPr>
            <w:tcW w:w="1991" w:type="dxa"/>
            <w:vAlign w:val="center"/>
          </w:tcPr>
          <w:p w:rsidR="004D7D01" w:rsidRDefault="004D7D01" w:rsidP="004D7D01">
            <w:pPr>
              <w:rPr>
                <w:rFonts w:ascii="Arial" w:hAnsi="Arial" w:cs="Arial"/>
                <w:color w:val="000000"/>
              </w:rPr>
            </w:pPr>
            <w:r>
              <w:rPr>
                <w:rFonts w:ascii="Arial" w:hAnsi="Arial" w:cs="Arial"/>
                <w:color w:val="000000"/>
              </w:rPr>
              <w:t> </w:t>
            </w:r>
          </w:p>
        </w:tc>
        <w:tc>
          <w:tcPr>
            <w:tcW w:w="1957" w:type="dxa"/>
            <w:vAlign w:val="center"/>
          </w:tcPr>
          <w:p w:rsidR="004D7D01" w:rsidRDefault="004D7D01" w:rsidP="004D7D01">
            <w:pPr>
              <w:rPr>
                <w:rFonts w:ascii="Arial" w:hAnsi="Arial" w:cs="Arial"/>
                <w:color w:val="000000"/>
              </w:rPr>
            </w:pPr>
            <w:r>
              <w:rPr>
                <w:rFonts w:ascii="Arial" w:hAnsi="Arial" w:cs="Arial"/>
                <w:color w:val="000000"/>
              </w:rPr>
              <w:t> </w:t>
            </w:r>
          </w:p>
        </w:tc>
      </w:tr>
      <w:tr w:rsidR="004D7D01" w:rsidTr="004D7D01">
        <w:tc>
          <w:tcPr>
            <w:tcW w:w="1809" w:type="dxa"/>
            <w:vAlign w:val="center"/>
          </w:tcPr>
          <w:p w:rsidR="004D7D01" w:rsidRDefault="00BF62D9" w:rsidP="004D7D01">
            <w:pPr>
              <w:rPr>
                <w:rFonts w:ascii="Arial" w:hAnsi="Arial" w:cs="Arial"/>
                <w:color w:val="000000"/>
              </w:rPr>
            </w:pPr>
            <w:r>
              <w:rPr>
                <w:rFonts w:ascii="Arial" w:hAnsi="Arial" w:cs="Arial"/>
                <w:color w:val="000000"/>
              </w:rPr>
              <w:t>Phax</w:t>
            </w:r>
            <w:r w:rsidR="004D7D01">
              <w:rPr>
                <w:rFonts w:ascii="Arial" w:hAnsi="Arial" w:cs="Arial"/>
                <w:color w:val="000000"/>
              </w:rPr>
              <w:t>_F</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AATTAACCCTCACTAAAGG</w:t>
            </w:r>
            <w:r>
              <w:rPr>
                <w:rFonts w:ascii="Verdana" w:hAnsi="Verdana" w:cs="Arial"/>
              </w:rPr>
              <w:t>CGAGAAACGTTTGCAAGTGA</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3</w:t>
            </w:r>
          </w:p>
        </w:tc>
        <w:tc>
          <w:tcPr>
            <w:tcW w:w="1991" w:type="dxa"/>
            <w:vAlign w:val="center"/>
          </w:tcPr>
          <w:p w:rsidR="004D7D01" w:rsidRDefault="004D7D01" w:rsidP="004D7D01">
            <w:pPr>
              <w:rPr>
                <w:rFonts w:ascii="Arial" w:hAnsi="Arial" w:cs="Arial"/>
                <w:color w:val="000000"/>
              </w:rPr>
            </w:pPr>
            <w:r>
              <w:rPr>
                <w:rFonts w:ascii="Arial" w:hAnsi="Arial" w:cs="Arial"/>
                <w:color w:val="000000"/>
              </w:rPr>
              <w:t>CDS</w:t>
            </w:r>
          </w:p>
        </w:tc>
        <w:tc>
          <w:tcPr>
            <w:tcW w:w="1957" w:type="dxa"/>
            <w:vAlign w:val="center"/>
          </w:tcPr>
          <w:p w:rsidR="004D7D01" w:rsidRDefault="004D7D01" w:rsidP="004D7D01">
            <w:pPr>
              <w:rPr>
                <w:rFonts w:ascii="Arial" w:hAnsi="Arial" w:cs="Arial"/>
                <w:color w:val="000000"/>
              </w:rPr>
            </w:pPr>
            <w:r>
              <w:rPr>
                <w:rFonts w:ascii="Arial" w:hAnsi="Arial" w:cs="Arial"/>
                <w:color w:val="000000"/>
              </w:rPr>
              <w:t>401bp</w:t>
            </w:r>
          </w:p>
        </w:tc>
      </w:tr>
      <w:tr w:rsidR="004D7D01" w:rsidTr="004D7D01">
        <w:tc>
          <w:tcPr>
            <w:tcW w:w="1809" w:type="dxa"/>
            <w:vAlign w:val="center"/>
          </w:tcPr>
          <w:p w:rsidR="004D7D01" w:rsidRDefault="00BF62D9" w:rsidP="004D7D01">
            <w:pPr>
              <w:rPr>
                <w:rFonts w:ascii="Arial" w:hAnsi="Arial" w:cs="Arial"/>
                <w:color w:val="000000"/>
              </w:rPr>
            </w:pPr>
            <w:r>
              <w:rPr>
                <w:rFonts w:ascii="Arial" w:hAnsi="Arial" w:cs="Arial"/>
                <w:color w:val="000000"/>
              </w:rPr>
              <w:t>Phax</w:t>
            </w:r>
            <w:r w:rsidR="004D7D01">
              <w:rPr>
                <w:rFonts w:ascii="Arial" w:hAnsi="Arial" w:cs="Arial"/>
                <w:color w:val="000000"/>
              </w:rPr>
              <w:t>_R</w:t>
            </w:r>
          </w:p>
        </w:tc>
        <w:tc>
          <w:tcPr>
            <w:tcW w:w="6209" w:type="dxa"/>
            <w:vAlign w:val="center"/>
          </w:tcPr>
          <w:p w:rsidR="004D7D01" w:rsidRDefault="004D7D01" w:rsidP="004D7D01">
            <w:pPr>
              <w:rPr>
                <w:rFonts w:ascii="Arial" w:hAnsi="Arial" w:cs="Arial"/>
                <w:b/>
                <w:bCs/>
                <w:color w:val="000000"/>
              </w:rPr>
            </w:pPr>
            <w:r>
              <w:rPr>
                <w:rFonts w:ascii="Arial" w:hAnsi="Arial" w:cs="Arial"/>
                <w:b/>
                <w:bCs/>
                <w:color w:val="000000"/>
              </w:rPr>
              <w:t>TAATACGACTCACTATAGG</w:t>
            </w:r>
            <w:r>
              <w:rPr>
                <w:rFonts w:ascii="Verdana" w:hAnsi="Verdana" w:cs="Arial"/>
              </w:rPr>
              <w:t>AACAGTGGGCTGAACAGAGG</w:t>
            </w:r>
          </w:p>
        </w:tc>
        <w:tc>
          <w:tcPr>
            <w:tcW w:w="2208" w:type="dxa"/>
            <w:vAlign w:val="center"/>
          </w:tcPr>
          <w:p w:rsidR="004D7D01" w:rsidRDefault="004D7D01" w:rsidP="004D7D01">
            <w:pPr>
              <w:rPr>
                <w:rFonts w:ascii="Arial" w:hAnsi="Arial" w:cs="Arial"/>
                <w:b/>
                <w:bCs/>
                <w:color w:val="000000"/>
              </w:rPr>
            </w:pPr>
            <w:r>
              <w:rPr>
                <w:rFonts w:ascii="Arial" w:hAnsi="Arial" w:cs="Arial"/>
                <w:b/>
                <w:bCs/>
                <w:color w:val="000000"/>
              </w:rPr>
              <w:t>T7</w:t>
            </w:r>
          </w:p>
        </w:tc>
        <w:tc>
          <w:tcPr>
            <w:tcW w:w="1991" w:type="dxa"/>
            <w:vAlign w:val="center"/>
          </w:tcPr>
          <w:p w:rsidR="004D7D01" w:rsidRDefault="004D7D01" w:rsidP="004D7D01">
            <w:pPr>
              <w:rPr>
                <w:rFonts w:ascii="Arial" w:hAnsi="Arial" w:cs="Arial"/>
                <w:color w:val="000000"/>
              </w:rPr>
            </w:pPr>
            <w:r>
              <w:rPr>
                <w:rFonts w:ascii="Arial" w:hAnsi="Arial" w:cs="Arial"/>
                <w:color w:val="000000"/>
              </w:rPr>
              <w:t> </w:t>
            </w:r>
          </w:p>
        </w:tc>
        <w:tc>
          <w:tcPr>
            <w:tcW w:w="1957" w:type="dxa"/>
            <w:vAlign w:val="center"/>
          </w:tcPr>
          <w:p w:rsidR="004D7D01" w:rsidRDefault="004D7D01" w:rsidP="004D7D01">
            <w:pPr>
              <w:rPr>
                <w:rFonts w:ascii="Arial" w:hAnsi="Arial" w:cs="Arial"/>
                <w:color w:val="000000"/>
              </w:rPr>
            </w:pPr>
            <w:r>
              <w:rPr>
                <w:rFonts w:ascii="Arial" w:hAnsi="Arial" w:cs="Arial"/>
                <w:color w:val="000000"/>
              </w:rPr>
              <w:t> </w:t>
            </w:r>
          </w:p>
        </w:tc>
      </w:tr>
    </w:tbl>
    <w:p w:rsidR="004C0E01" w:rsidRDefault="004C0E01" w:rsidP="004D7D01">
      <w:pPr>
        <w:spacing w:line="480" w:lineRule="auto"/>
      </w:pPr>
    </w:p>
    <w:p w:rsidR="004D7D01" w:rsidRPr="00ED79AB" w:rsidRDefault="004D7D01" w:rsidP="004D7D01">
      <w:pPr>
        <w:spacing w:line="480" w:lineRule="auto"/>
        <w:rPr>
          <w:rFonts w:cs="Times New Roman"/>
          <w:sz w:val="24"/>
          <w:szCs w:val="24"/>
        </w:rPr>
      </w:pPr>
      <w:r w:rsidRPr="00ED79AB">
        <w:rPr>
          <w:rFonts w:cs="Times New Roman"/>
          <w:b/>
          <w:sz w:val="24"/>
          <w:szCs w:val="24"/>
        </w:rPr>
        <w:t>Supplementary Table S4.</w:t>
      </w:r>
      <w:r w:rsidRPr="00ED79AB">
        <w:rPr>
          <w:rFonts w:cs="Times New Roman"/>
          <w:sz w:val="24"/>
          <w:szCs w:val="24"/>
        </w:rPr>
        <w:t xml:space="preserve"> Previously published cases of constitutional deletion 5q (adapted from Courtens </w:t>
      </w:r>
      <w:r w:rsidRPr="00ED79AB">
        <w:rPr>
          <w:rFonts w:cs="Times New Roman"/>
          <w:i/>
          <w:sz w:val="24"/>
          <w:szCs w:val="24"/>
        </w:rPr>
        <w:t>et</w:t>
      </w:r>
      <w:r w:rsidRPr="00ED79AB">
        <w:rPr>
          <w:rFonts w:cs="Times New Roman"/>
          <w:sz w:val="24"/>
          <w:szCs w:val="24"/>
        </w:rPr>
        <w:t xml:space="preserve"> </w:t>
      </w:r>
      <w:r w:rsidRPr="00ED79AB">
        <w:rPr>
          <w:rFonts w:cs="Times New Roman"/>
          <w:i/>
          <w:sz w:val="24"/>
          <w:szCs w:val="24"/>
        </w:rPr>
        <w:t>al</w:t>
      </w:r>
      <w:r w:rsidRPr="00ED79AB">
        <w:rPr>
          <w:rFonts w:cs="Times New Roman"/>
          <w:sz w:val="24"/>
          <w:szCs w:val="24"/>
        </w:rPr>
        <w:t>. American Journal of Medical Genetics 77:188-197 (1998)</w:t>
      </w:r>
      <w:r w:rsidR="00A00850" w:rsidRPr="00ED79AB">
        <w:rPr>
          <w:rFonts w:cs="Times New Roman"/>
          <w:sz w:val="24"/>
          <w:szCs w:val="24"/>
        </w:rPr>
        <w:t>)</w:t>
      </w:r>
      <w:r w:rsidRPr="00ED79AB">
        <w:rPr>
          <w:rFonts w:cs="Times New Roman"/>
          <w:sz w:val="24"/>
          <w:szCs w:val="24"/>
        </w:rPr>
        <w:t>.</w:t>
      </w:r>
    </w:p>
    <w:tbl>
      <w:tblPr>
        <w:tblStyle w:val="TableGrid"/>
        <w:tblW w:w="0" w:type="auto"/>
        <w:tblLook w:val="04A0" w:firstRow="1" w:lastRow="0" w:firstColumn="1" w:lastColumn="0" w:noHBand="0" w:noVBand="1"/>
      </w:tblPr>
      <w:tblGrid>
        <w:gridCol w:w="1256"/>
        <w:gridCol w:w="661"/>
        <w:gridCol w:w="688"/>
        <w:gridCol w:w="828"/>
        <w:gridCol w:w="1011"/>
        <w:gridCol w:w="672"/>
        <w:gridCol w:w="550"/>
        <w:gridCol w:w="1283"/>
        <w:gridCol w:w="1027"/>
        <w:gridCol w:w="1011"/>
        <w:gridCol w:w="744"/>
        <w:gridCol w:w="661"/>
        <w:gridCol w:w="744"/>
        <w:gridCol w:w="1267"/>
        <w:gridCol w:w="744"/>
        <w:gridCol w:w="1027"/>
      </w:tblGrid>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Clinical findings</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Courtens et al. [1998]</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Silengo et  al. [1981] (case  2, Centerwall et  al.  [1978)</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Felding and Kristoffersson [198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Harprecht-Beato et  al. [1983]</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de Michelena et  al. [199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Silengo et  al. [1981] (case  1)</w:t>
            </w: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Hastings et al. [200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Bennett et al. [1997]</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Kadotani et  al. [1984]</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Rivera et  al. [1987]</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Rivera et  al. [1990]</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Kobayashi et  al. [1991];  Kadotani et  al.  [1979];  Katano et  al.  [1980]</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Arens et al. [2004]</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Lindgren et  al. [1992] (case  2)</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Tzschach et al. [2006]</w:t>
            </w:r>
          </w:p>
        </w:tc>
      </w:tr>
      <w:tr w:rsidR="004D7D01" w:rsidTr="004D7D01">
        <w:tc>
          <w:tcPr>
            <w:tcW w:w="885" w:type="dxa"/>
            <w:vAlign w:val="center"/>
          </w:tcPr>
          <w:p w:rsidR="004D7D01" w:rsidRDefault="004D7D01">
            <w:pPr>
              <w:rPr>
                <w:rFonts w:ascii="Arial" w:hAnsi="Arial" w:cs="Arial"/>
                <w:color w:val="000000"/>
                <w:sz w:val="16"/>
                <w:szCs w:val="16"/>
              </w:rPr>
            </w:pPr>
            <w:r>
              <w:rPr>
                <w:rFonts w:ascii="Arial" w:hAnsi="Arial" w:cs="Arial"/>
                <w:color w:val="000000"/>
                <w:sz w:val="16"/>
                <w:szCs w:val="16"/>
              </w:rPr>
              <w:t xml:space="preserve">Cytogenetic breakpoints </w:t>
            </w:r>
            <w:r>
              <w:rPr>
                <w:rFonts w:ascii="Arial" w:hAnsi="Arial" w:cs="Arial"/>
                <w:color w:val="231F20"/>
                <w:sz w:val="16"/>
                <w:szCs w:val="16"/>
              </w:rPr>
              <w:t xml:space="preserve">(chr5)   </w:t>
            </w:r>
          </w:p>
        </w:tc>
        <w:tc>
          <w:tcPr>
            <w:tcW w:w="885"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q15q31.1</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 xml:space="preserve">q15q31 or q13q22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 xml:space="preserve">q15q31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q15q31 or q13q15</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 xml:space="preserve">q15q31 &amp; t(1;11)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2q31 or q13q15 or q15</w:t>
            </w:r>
            <w:r>
              <w:rPr>
                <w:rFonts w:ascii="Arial" w:hAnsi="Arial" w:cs="Arial"/>
                <w:color w:val="231F20"/>
                <w:sz w:val="16"/>
                <w:szCs w:val="16"/>
              </w:rPr>
              <w:lastRenderedPageBreak/>
              <w:t>q22</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lastRenderedPageBreak/>
              <w:t>q22q23.3 ins(10;5)(q25;q22q23.3)</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q22q23.2]</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q22q31</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 xml:space="preserve">q23.3q31.1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 xml:space="preserve">q22q31.1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 xml:space="preserve">q22.1q31.1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5q22.1-5q31.3 Familial Insertion (3;5)(q25.3;q22.1q31.3)</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r>
              <w:rPr>
                <w:rFonts w:ascii="Arial" w:hAnsi="Arial" w:cs="Arial"/>
                <w:color w:val="231F20"/>
                <w:sz w:val="16"/>
                <w:szCs w:val="16"/>
              </w:rPr>
              <w:t>q22.3q31.1</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q23.3q31.2</w:t>
            </w:r>
          </w:p>
        </w:tc>
      </w:tr>
      <w:tr w:rsidR="004D7D01" w:rsidTr="004D7D01">
        <w:tc>
          <w:tcPr>
            <w:tcW w:w="885" w:type="dxa"/>
            <w:vAlign w:val="center"/>
          </w:tcPr>
          <w:p w:rsidR="004D7D01" w:rsidRDefault="004D7D01">
            <w:pPr>
              <w:rPr>
                <w:rFonts w:ascii="Arial" w:hAnsi="Arial" w:cs="Arial"/>
                <w:color w:val="000000"/>
                <w:sz w:val="16"/>
                <w:szCs w:val="16"/>
              </w:rPr>
            </w:pPr>
            <w:r>
              <w:rPr>
                <w:rFonts w:ascii="Arial" w:hAnsi="Arial" w:cs="Arial"/>
                <w:color w:val="000000"/>
                <w:sz w:val="16"/>
                <w:szCs w:val="16"/>
              </w:rPr>
              <w:lastRenderedPageBreak/>
              <w:t>Molecular cytogenetics</w:t>
            </w:r>
          </w:p>
        </w:tc>
        <w:tc>
          <w:tcPr>
            <w:tcW w:w="885"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Y</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Y</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Y</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Y</w:t>
            </w:r>
          </w:p>
        </w:tc>
      </w:tr>
      <w:tr w:rsidR="004D7D01" w:rsidTr="004D7D01">
        <w:tc>
          <w:tcPr>
            <w:tcW w:w="885" w:type="dxa"/>
            <w:vAlign w:val="center"/>
          </w:tcPr>
          <w:p w:rsidR="004D7D01" w:rsidRDefault="004D7D01">
            <w:pPr>
              <w:rPr>
                <w:rFonts w:ascii="Arial" w:hAnsi="Arial" w:cs="Arial"/>
                <w:color w:val="000000"/>
                <w:sz w:val="16"/>
                <w:szCs w:val="16"/>
              </w:rPr>
            </w:pPr>
            <w:r>
              <w:rPr>
                <w:rFonts w:ascii="Arial" w:hAnsi="Arial" w:cs="Arial"/>
                <w:color w:val="000000"/>
                <w:sz w:val="16"/>
                <w:szCs w:val="16"/>
              </w:rPr>
              <w:t>Max size of deletion</w:t>
            </w:r>
          </w:p>
        </w:tc>
        <w:tc>
          <w:tcPr>
            <w:tcW w:w="885"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chr5:117,171,838-128,291,729</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chr5:127,811,207-137,225,025</w:t>
            </w:r>
          </w:p>
        </w:tc>
      </w:tr>
      <w:tr w:rsidR="004D7D01" w:rsidTr="004D7D01">
        <w:tc>
          <w:tcPr>
            <w:tcW w:w="885" w:type="dxa"/>
            <w:vAlign w:val="center"/>
          </w:tcPr>
          <w:p w:rsidR="004D7D01" w:rsidRDefault="004D7D01">
            <w:pPr>
              <w:rPr>
                <w:rFonts w:ascii="Arial" w:hAnsi="Arial" w:cs="Arial"/>
                <w:color w:val="000000"/>
                <w:sz w:val="16"/>
                <w:szCs w:val="16"/>
              </w:rPr>
            </w:pPr>
            <w:r>
              <w:rPr>
                <w:rFonts w:ascii="Arial" w:hAnsi="Arial" w:cs="Arial"/>
                <w:color w:val="000000"/>
                <w:sz w:val="16"/>
                <w:szCs w:val="16"/>
              </w:rPr>
              <w:t>Boundary probes</w:t>
            </w:r>
          </w:p>
        </w:tc>
        <w:tc>
          <w:tcPr>
            <w:tcW w:w="885"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APC probe only</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D5S494</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cCI5-162 probe only</w:t>
            </w:r>
          </w:p>
        </w:tc>
        <w:tc>
          <w:tcPr>
            <w:tcW w:w="886" w:type="dxa"/>
            <w:vAlign w:val="bottom"/>
          </w:tcPr>
          <w:p w:rsidR="004D7D01" w:rsidRDefault="004D7D01">
            <w:pPr>
              <w:jc w:val="center"/>
              <w:rPr>
                <w:rFonts w:ascii="Verdana" w:hAnsi="Verdana"/>
              </w:rPr>
            </w:pP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RP11-1069N21 to RP11-381K20</w:t>
            </w:r>
          </w:p>
        </w:tc>
      </w:tr>
      <w:tr w:rsidR="004D7D01" w:rsidTr="004D7D01">
        <w:tc>
          <w:tcPr>
            <w:tcW w:w="885" w:type="dxa"/>
            <w:vAlign w:val="center"/>
          </w:tcPr>
          <w:p w:rsidR="004D7D01" w:rsidRDefault="004D7D01">
            <w:pPr>
              <w:jc w:val="right"/>
              <w:rPr>
                <w:rFonts w:ascii="Arial" w:hAnsi="Arial" w:cs="Arial"/>
                <w:color w:val="231F20"/>
                <w:sz w:val="16"/>
                <w:szCs w:val="16"/>
              </w:rPr>
            </w:pPr>
            <w:r>
              <w:rPr>
                <w:rFonts w:ascii="Arial" w:hAnsi="Arial" w:cs="Arial"/>
                <w:color w:val="231F20"/>
                <w:sz w:val="16"/>
                <w:szCs w:val="16"/>
              </w:rPr>
              <w:t>Age at assessment/ Follow-up</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IU 23 w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15 m-4y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0–30 m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0–14 m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12–22  m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6 m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1 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4 y</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8 y</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  4 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  14 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15 y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7y</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8 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25 y</w:t>
            </w:r>
          </w:p>
        </w:tc>
      </w:tr>
      <w:tr w:rsidR="004D7D01" w:rsidTr="004D7D01">
        <w:tc>
          <w:tcPr>
            <w:tcW w:w="885" w:type="dxa"/>
            <w:vAlign w:val="center"/>
          </w:tcPr>
          <w:p w:rsidR="004D7D01" w:rsidRDefault="004D7D01">
            <w:pPr>
              <w:jc w:val="right"/>
              <w:rPr>
                <w:rFonts w:ascii="Arial" w:hAnsi="Arial" w:cs="Arial"/>
                <w:color w:val="231F20"/>
                <w:sz w:val="16"/>
                <w:szCs w:val="16"/>
              </w:rPr>
            </w:pPr>
            <w:r>
              <w:rPr>
                <w:rFonts w:ascii="Arial" w:hAnsi="Arial" w:cs="Arial"/>
                <w:color w:val="231F20"/>
                <w:sz w:val="16"/>
                <w:szCs w:val="16"/>
              </w:rPr>
              <w:t>Sex</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F</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F</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F</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F</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F</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F</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F</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F</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M</w:t>
            </w:r>
          </w:p>
        </w:tc>
      </w:tr>
      <w:tr w:rsidR="004D7D01" w:rsidTr="004D7D01">
        <w:tc>
          <w:tcPr>
            <w:tcW w:w="885" w:type="dxa"/>
            <w:vAlign w:val="center"/>
          </w:tcPr>
          <w:p w:rsidR="004D7D01" w:rsidRDefault="00BF62D9">
            <w:pPr>
              <w:jc w:val="right"/>
              <w:rPr>
                <w:rFonts w:ascii="Arial" w:hAnsi="Arial" w:cs="Arial"/>
                <w:color w:val="231F20"/>
                <w:sz w:val="16"/>
                <w:szCs w:val="16"/>
              </w:rPr>
            </w:pPr>
            <w:r>
              <w:rPr>
                <w:rFonts w:ascii="Arial" w:hAnsi="Arial" w:cs="Arial"/>
                <w:color w:val="231F20"/>
                <w:sz w:val="16"/>
                <w:szCs w:val="16"/>
              </w:rPr>
              <w:t>Birth weight</w:t>
            </w:r>
            <w:r w:rsidR="004D7D01">
              <w:rPr>
                <w:rFonts w:ascii="Arial" w:hAnsi="Arial" w:cs="Arial"/>
                <w:color w:val="231F20"/>
                <w:sz w:val="16"/>
                <w:szCs w:val="16"/>
              </w:rPr>
              <w:t xml:space="preserve"> (g)</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62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90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64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90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62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30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1860 @ 40/4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636</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10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80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35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75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1820 @ 37/4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75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700</w:t>
            </w:r>
          </w:p>
        </w:tc>
      </w:tr>
      <w:tr w:rsidR="004D7D01" w:rsidTr="004D7D01">
        <w:tc>
          <w:tcPr>
            <w:tcW w:w="885" w:type="dxa"/>
            <w:vAlign w:val="center"/>
          </w:tcPr>
          <w:p w:rsidR="004D7D01" w:rsidRDefault="004D7D01">
            <w:pPr>
              <w:jc w:val="right"/>
              <w:rPr>
                <w:rFonts w:ascii="Arial" w:hAnsi="Arial" w:cs="Arial"/>
                <w:color w:val="231F20"/>
                <w:sz w:val="16"/>
                <w:szCs w:val="16"/>
              </w:rPr>
            </w:pPr>
            <w:r>
              <w:rPr>
                <w:rFonts w:ascii="Arial" w:hAnsi="Arial" w:cs="Arial"/>
                <w:color w:val="231F20"/>
                <w:sz w:val="16"/>
                <w:szCs w:val="16"/>
              </w:rPr>
              <w:t>Age Mother/Father (years)</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0/35</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8/39</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   29/31</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1/24</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18/25</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2/33</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1/34</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4/24</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2/33</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3/3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0/25</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29/30</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19/?</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31/38</w:t>
            </w:r>
          </w:p>
        </w:tc>
      </w:tr>
      <w:tr w:rsidR="004D7D01" w:rsidTr="004D7D01">
        <w:tc>
          <w:tcPr>
            <w:tcW w:w="885" w:type="dxa"/>
            <w:vAlign w:val="center"/>
          </w:tcPr>
          <w:p w:rsidR="004D7D01" w:rsidRDefault="004D7D01">
            <w:pPr>
              <w:jc w:val="right"/>
              <w:rPr>
                <w:rFonts w:ascii="Arial" w:hAnsi="Arial" w:cs="Arial"/>
                <w:color w:val="231F20"/>
                <w:sz w:val="16"/>
                <w:szCs w:val="16"/>
              </w:rPr>
            </w:pPr>
            <w:r>
              <w:rPr>
                <w:rFonts w:ascii="Arial" w:hAnsi="Arial" w:cs="Arial"/>
                <w:color w:val="231F20"/>
                <w:sz w:val="16"/>
                <w:szCs w:val="16"/>
              </w:rPr>
              <w:t>Failure to thrive</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jc w:val="right"/>
              <w:rPr>
                <w:rFonts w:ascii="Arial" w:hAnsi="Arial" w:cs="Arial"/>
                <w:color w:val="231F20"/>
                <w:sz w:val="16"/>
                <w:szCs w:val="16"/>
              </w:rPr>
            </w:pPr>
            <w:r>
              <w:rPr>
                <w:rFonts w:ascii="Arial" w:hAnsi="Arial" w:cs="Arial"/>
                <w:color w:val="231F20"/>
                <w:sz w:val="16"/>
                <w:szCs w:val="16"/>
              </w:rPr>
              <w:t>Short stature</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jc w:val="right"/>
              <w:rPr>
                <w:rFonts w:ascii="Arial" w:hAnsi="Arial" w:cs="Arial"/>
                <w:color w:val="231F20"/>
                <w:sz w:val="16"/>
                <w:szCs w:val="16"/>
              </w:rPr>
            </w:pPr>
            <w:r>
              <w:rPr>
                <w:rFonts w:ascii="Arial" w:hAnsi="Arial" w:cs="Arial"/>
                <w:color w:val="231F20"/>
                <w:sz w:val="16"/>
                <w:szCs w:val="16"/>
              </w:rPr>
              <w:t>Psychomotor retardation</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schizophrenia)</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jc w:val="right"/>
              <w:rPr>
                <w:rFonts w:ascii="Arial" w:hAnsi="Arial" w:cs="Arial"/>
                <w:color w:val="231F20"/>
                <w:sz w:val="16"/>
                <w:szCs w:val="16"/>
              </w:rPr>
            </w:pPr>
            <w:r>
              <w:rPr>
                <w:rFonts w:ascii="Arial" w:hAnsi="Arial" w:cs="Arial"/>
                <w:color w:val="231F20"/>
                <w:sz w:val="16"/>
                <w:szCs w:val="16"/>
              </w:rPr>
              <w:t>Hypotonia</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r>
      <w:tr w:rsidR="004D7D01" w:rsidTr="004D7D01">
        <w:tc>
          <w:tcPr>
            <w:tcW w:w="885" w:type="dxa"/>
            <w:vAlign w:val="center"/>
          </w:tcPr>
          <w:p w:rsidR="004D7D01" w:rsidRDefault="004D7D01">
            <w:pPr>
              <w:jc w:val="right"/>
              <w:rPr>
                <w:rFonts w:ascii="Arial" w:hAnsi="Arial" w:cs="Arial"/>
                <w:color w:val="231F20"/>
                <w:sz w:val="16"/>
                <w:szCs w:val="16"/>
              </w:rPr>
            </w:pPr>
            <w:r>
              <w:rPr>
                <w:rFonts w:ascii="Arial" w:hAnsi="Arial" w:cs="Arial"/>
                <w:color w:val="231F20"/>
                <w:sz w:val="16"/>
                <w:szCs w:val="16"/>
              </w:rPr>
              <w:t> </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Short neck</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Prominent/high forehead</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Downslanting palpebral fissures</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 xml:space="preserve">Palpebral fissure </w:t>
            </w:r>
            <w:r w:rsidR="00BF62D9">
              <w:rPr>
                <w:rFonts w:ascii="Arial" w:hAnsi="Arial" w:cs="Arial"/>
                <w:color w:val="231F20"/>
                <w:sz w:val="16"/>
                <w:szCs w:val="16"/>
              </w:rPr>
              <w:t>aperture</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Blepharophimosi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Blepharophimosi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Blepharophimosi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Ptosis</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Ptosi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ormal</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Hypertelorism</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Flat nasal bridge</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Anteverted nostrils</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Cleft or high arched palate</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CP)</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CP)</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HAP)</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Micrognathia</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 xml:space="preserve">Low-set/dysplastic </w:t>
            </w:r>
            <w:r>
              <w:rPr>
                <w:rFonts w:ascii="Arial" w:hAnsi="Arial" w:cs="Arial"/>
                <w:color w:val="231F20"/>
                <w:sz w:val="16"/>
                <w:szCs w:val="16"/>
              </w:rPr>
              <w:lastRenderedPageBreak/>
              <w:t>ears</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lastRenderedPageBreak/>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unfolded </w:t>
            </w:r>
            <w:r>
              <w:rPr>
                <w:rFonts w:ascii="Arial" w:hAnsi="Arial" w:cs="Arial"/>
                <w:color w:val="231F20"/>
                <w:sz w:val="16"/>
                <w:szCs w:val="16"/>
              </w:rPr>
              <w:lastRenderedPageBreak/>
              <w:t>conchae</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lastRenderedPageBreak/>
              <w:t>+</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t>+</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t> </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outfolded </w:t>
            </w:r>
            <w:r>
              <w:rPr>
                <w:rFonts w:ascii="Arial" w:hAnsi="Arial" w:cs="Arial"/>
                <w:color w:val="231F20"/>
                <w:sz w:val="16"/>
                <w:szCs w:val="16"/>
              </w:rPr>
              <w:lastRenderedPageBreak/>
              <w:t>helix</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lastRenderedPageBreak/>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t xml:space="preserve">abnormal </w:t>
            </w:r>
            <w:r>
              <w:rPr>
                <w:rFonts w:ascii="Arial" w:hAnsi="Arial" w:cs="Arial"/>
                <w:sz w:val="16"/>
                <w:szCs w:val="16"/>
              </w:rPr>
              <w:lastRenderedPageBreak/>
              <w:t>folding, pointed</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lastRenderedPageBreak/>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lastRenderedPageBreak/>
              <w:t> </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t> </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t> </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t> </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bottom"/>
          </w:tcPr>
          <w:p w:rsidR="004D7D01" w:rsidRDefault="004D7D01">
            <w:pPr>
              <w:jc w:val="center"/>
              <w:rPr>
                <w:rFonts w:ascii="Arial" w:hAnsi="Arial" w:cs="Arial"/>
                <w:sz w:val="16"/>
                <w:szCs w:val="16"/>
              </w:rPr>
            </w:pPr>
            <w:r>
              <w:rPr>
                <w:rFonts w:ascii="Arial" w:hAnsi="Arial" w:cs="Arial"/>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Thin limbs</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Arachno/camptodactyly</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xml:space="preserve"> mirror polydactyly, arthrogryposi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tapering digits</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Dislocated hip(s)</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Talipes equinovarus</w:t>
            </w:r>
          </w:p>
        </w:tc>
        <w:tc>
          <w:tcPr>
            <w:tcW w:w="885"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Kyphoscoliosis</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 </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 </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Congenital cardiac anomaly</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Urogenital abnormalities</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cryptorchidism</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r w:rsidR="004D7D01" w:rsidTr="004D7D01">
        <w:tc>
          <w:tcPr>
            <w:tcW w:w="885" w:type="dxa"/>
            <w:vAlign w:val="center"/>
          </w:tcPr>
          <w:p w:rsidR="004D7D01" w:rsidRDefault="004D7D01">
            <w:pPr>
              <w:rPr>
                <w:rFonts w:ascii="Arial" w:hAnsi="Arial" w:cs="Arial"/>
                <w:color w:val="231F20"/>
                <w:sz w:val="16"/>
                <w:szCs w:val="16"/>
              </w:rPr>
            </w:pPr>
            <w:r>
              <w:rPr>
                <w:rFonts w:ascii="Arial" w:hAnsi="Arial" w:cs="Arial"/>
                <w:color w:val="231F20"/>
                <w:sz w:val="16"/>
                <w:szCs w:val="16"/>
              </w:rPr>
              <w:t>Polyposis coli</w:t>
            </w:r>
          </w:p>
        </w:tc>
        <w:tc>
          <w:tcPr>
            <w:tcW w:w="885"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c>
          <w:tcPr>
            <w:tcW w:w="886" w:type="dxa"/>
            <w:vAlign w:val="center"/>
          </w:tcPr>
          <w:p w:rsidR="004D7D01" w:rsidRDefault="004D7D01">
            <w:pPr>
              <w:jc w:val="center"/>
              <w:rPr>
                <w:rFonts w:ascii="Arial" w:hAnsi="Arial" w:cs="Arial"/>
                <w:color w:val="000000"/>
                <w:sz w:val="16"/>
                <w:szCs w:val="16"/>
              </w:rPr>
            </w:pPr>
            <w:r>
              <w:rPr>
                <w:rFonts w:ascii="Arial" w:hAnsi="Arial" w:cs="Arial"/>
                <w:color w:val="000000"/>
                <w:sz w:val="16"/>
                <w:szCs w:val="16"/>
              </w:rPr>
              <w:t>NR</w:t>
            </w:r>
          </w:p>
        </w:tc>
        <w:tc>
          <w:tcPr>
            <w:tcW w:w="886" w:type="dxa"/>
            <w:vAlign w:val="center"/>
          </w:tcPr>
          <w:p w:rsidR="004D7D01" w:rsidRDefault="004D7D01">
            <w:pPr>
              <w:jc w:val="center"/>
              <w:rPr>
                <w:rFonts w:ascii="Arial" w:hAnsi="Arial" w:cs="Arial"/>
                <w:color w:val="231F20"/>
                <w:sz w:val="16"/>
                <w:szCs w:val="16"/>
              </w:rPr>
            </w:pPr>
            <w:r>
              <w:rPr>
                <w:rFonts w:ascii="Arial" w:hAnsi="Arial" w:cs="Arial"/>
                <w:color w:val="231F20"/>
                <w:sz w:val="16"/>
                <w:szCs w:val="16"/>
              </w:rPr>
              <w:t>-</w:t>
            </w:r>
          </w:p>
        </w:tc>
      </w:tr>
    </w:tbl>
    <w:p w:rsidR="004D7D01" w:rsidRDefault="004D7D01" w:rsidP="004D7D01">
      <w:pPr>
        <w:spacing w:line="480" w:lineRule="auto"/>
      </w:pPr>
    </w:p>
    <w:p w:rsidR="00070A19" w:rsidRDefault="00070A19" w:rsidP="004D7D01">
      <w:pPr>
        <w:spacing w:line="480" w:lineRule="auto"/>
        <w:rPr>
          <w:rFonts w:ascii="Arial" w:hAnsi="Arial" w:cs="Arial"/>
          <w:b/>
          <w:caps/>
          <w:sz w:val="24"/>
          <w:szCs w:val="24"/>
        </w:rPr>
      </w:pPr>
    </w:p>
    <w:p w:rsidR="003D2CF3" w:rsidRDefault="003D2CF3" w:rsidP="00A00850">
      <w:pPr>
        <w:rPr>
          <w:rFonts w:ascii="Times New Roman" w:hAnsi="Times New Roman" w:cs="Times New Roman"/>
          <w:sz w:val="24"/>
          <w:szCs w:val="24"/>
        </w:rPr>
        <w:sectPr w:rsidR="003D2CF3" w:rsidSect="004D7D01">
          <w:pgSz w:w="16838" w:h="11906" w:orient="landscape"/>
          <w:pgMar w:top="1440" w:right="1440" w:bottom="1440" w:left="1440" w:header="709" w:footer="709" w:gutter="0"/>
          <w:cols w:space="708"/>
          <w:docGrid w:linePitch="360"/>
        </w:sectPr>
      </w:pPr>
    </w:p>
    <w:p w:rsidR="00A00850" w:rsidRPr="00A00850" w:rsidRDefault="00821995" w:rsidP="00A00850">
      <w:pPr>
        <w:rPr>
          <w:rFonts w:ascii="Calibri" w:hAnsi="Calibri" w:cs="Times New Roman"/>
          <w:b/>
          <w:noProof/>
          <w:sz w:val="32"/>
          <w:szCs w:val="32"/>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REFMGR.REFLIST </w:instrText>
      </w:r>
      <w:r>
        <w:rPr>
          <w:rFonts w:ascii="Times New Roman" w:hAnsi="Times New Roman" w:cs="Times New Roman"/>
          <w:sz w:val="24"/>
          <w:szCs w:val="24"/>
        </w:rPr>
        <w:fldChar w:fldCharType="separate"/>
      </w:r>
      <w:r w:rsidR="00A00850" w:rsidRPr="00A00850">
        <w:rPr>
          <w:rFonts w:ascii="Calibri" w:hAnsi="Calibri" w:cs="Times New Roman"/>
          <w:b/>
          <w:noProof/>
          <w:sz w:val="32"/>
          <w:szCs w:val="32"/>
        </w:rPr>
        <w:t>Supplementary References</w:t>
      </w:r>
    </w:p>
    <w:p w:rsidR="00A00850" w:rsidRPr="00A00850" w:rsidRDefault="00A00850" w:rsidP="00A00850">
      <w:pPr>
        <w:jc w:val="center"/>
        <w:rPr>
          <w:rFonts w:ascii="Calibri" w:hAnsi="Calibri" w:cs="Times New Roman"/>
          <w:noProof/>
          <w:sz w:val="24"/>
          <w:szCs w:val="24"/>
        </w:rPr>
      </w:pP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Baba M, Hong SB, Sharma N, Warren MB, Nickerson ML, Iwamatsu A, Esposito D, Gillette WK, Hopkins RF, III, Hartley JL, Furihata M, Oishi S, Zhen W, Burke TR, Jr., Linehan WM, Schmidt LS, Zbar B. 2006. Folliculin encoded by the BHD gene interacts with a binding protein, FNIP1, and AMPK, and is involved in AMPK and mTOR signaling. Proc Natl Acad Sci U S A 103:15552-15557.</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Capell BC, Collins FS. 2006. Human laminopathies: nuclei gone genetically awry. Nat Rev Genet 7:940-952.</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Chavany C, Vicario-Abejon C, Miller G, Jendoubi M. 1998. Transgenic mice for interleukin 3 develop motor neuron degeneration associated with autoimmune reaction against spinal cord motor neurons. Proc Natl Acad Sci U S A 95:11354-11359.</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Delpire E, Lu J, England R, Dull C, Thorne T. 1999. Deafness and imbalance associated with inactivation of the secretory Na-K-2Cl co-transporter. Nat Genet 22:192-195.</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Dixon MJ, Gazzard J, Chaudhry SS, Sampson N, Schulte BA, Steel KP. 1999. Mutation of the Na-K-Cl co-transporter gene Slc12a2 results in deafness in mice. Hum Mol Genet 8:1579-1584.</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Doerks T, Strauss M, Brendel M, Bork P. 2000. GRAM, a novel domain in glucosyltransferases, myotubularins and other putative membrane-associated proteins. Trends Biochem Sci 25:483-485.</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Flagella M, Clarke LL, Miller ML, Erway LC, Giannella RA, Andringa A, Gawenis LR, Kramer J, Duffy JJ, Doetschman T, Lorenz JN, Yamoah EN, Cardell EL, Shull GE. 1999. Mice lacking the basolateral Na-K-2Cl cotransporter have impaired epithelial chloride secretion and are profoundly deaf. J Biol Chem 274:26946-26955.</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Fukuda H, Nakamura N, Hirose S. 2006. MARCH-III Is a novel component of endosomes with properties similar to those of MARCH-II. J Biochem 139:137-145.</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Hamon Y, Trompier D, Ma Z, Venegas V, Pophillat M, Mignotte V, Zhou Z, Chimini G. 2006. Cooperation between engulfment receptors: the case of ABCA1 and MEGF10. PLoS One 1:e120.</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Holterman CE, Le GF, Kuang S, Seale P, Rudnicki MA. 2007. Megf10 regulates the progression of the satellite cell myogenic program. J Cell Biol 179:911-922.</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Invernizzi F, Tigano M, Dallabona C, Donnini C, Ferrero I, Cremonte M, Ghezzi D, Lamperti C, Zeviani M. 2013. A homozygous mutation in LYRM7/MZM1L associated with early onset encephalopathy, lactic acidosis, and severe reduction of mitochondrial complex III activity. Hum Mutat 34:1619-1622.</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Kamakari S, Roussou A, Jefferson A, Ragoussis I, Anagnou NP. 2005. Structural analysis and expression profile of a novel gene on chromosome 5q23 encoding a Golgi-</w:t>
      </w:r>
      <w:r w:rsidRPr="003D2CF3">
        <w:rPr>
          <w:rFonts w:ascii="Times New Roman" w:hAnsi="Times New Roman" w:cs="Times New Roman"/>
          <w:noProof/>
          <w:sz w:val="24"/>
          <w:szCs w:val="24"/>
        </w:rPr>
        <w:lastRenderedPageBreak/>
        <w:t>associated protein with six splice variants, and involved within the 5q deletion of a Ph(-) CML patient. Leuk Res 29:17-31.</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Kuiperij HB, de RJ, Rehmann H, van TM, Wittinghofer A, Bos JL, Zwartkruis FJ. 2003. Characterisation of PDZ-GEFs, a family of guanine nucleotide exchange factors specific for Rap1 and Rap2. Biochim Biophys Acta 1593:141-149.</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Logan CV, Lucke B, Pottinger C, Abdelhamed ZA, Parry DA, Szymanska K, Diggle CP, van RA, Morgan JE, Markham G, Ellis I, Manzur AY, Markham AF, Shires M, Helliwell T, Scoto M, Hubner C, Bonthron DT, Taylor GR, Sheridan E, Muntoni F, Carr IM, Schuelke M, Johnson CA. 2011. Mutations in MEGF10, a regulator of satellite cell myogenesis, cause early onset myopathy, areflexia, respiratory distress and dysphagia (EMARDD). Nat Genet 43:1189-1192.</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Mills PB, Struys E, Jakobs C, Plecko B, Baxter P, Baumgartner M, Willemsen MA, Omran H, Tacke U, Uhlenberg B, Weschke B, Clayton PT. 2006. Mutations in antiquitin in individuals with pyridoxine-dependent seizures. Nat Med 12:307-309.</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Mourao A, Varrot A, Mackereth CD, Cusack S, Sattler M. 2010. Structure and RNA recognition by the snRNA and snoRNA transport factor PHAX. RNA 16:1205-1216.</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Nickerson ML, Warren MB, Toro JR, Matrosova V, Glenn G, Turner ML, Duray P, Merino M, Choyke P, Pavlovich CP, Sharma N, Walther M, Munroe D, Hill R, Maher E, Greenberg C, Lerman MI, Linehan WM, Zbar B, Schmidt LS. 2002. Mutations in a novel gene lead to kidney tumors, lung wall defects, and benign tumors of the hair follicle in patients with the Birt-Hogg-Dube syndrome. Cancer Cell 2:157-164.</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Padiath QS, Saigoh K, Schiffmann R, Asahara H, Yamada T, Koeppen A, Hogan K, Ptacek LJ, Fu YH. 2006. Lamin B1 duplications cause autosomal dominant leukodystrophy. Nat Genet 38:1114-1123.</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Pirone DM, Fukuhara S, Gutkind JS, Burbelo PD. 2000. SPECs, small binding proteins for Cdc42. J Biol Chem 275:22650-22656.</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Plecko B, Paul K, Paschke E, Stoeckler-Ipsiroglu S, Struys E, Jakobs C, Hartmann H, Luecke T, di CM, Korenke C, Hikel C, Reutershahn E, Freilinger M, Baumeister F, Bosch F, Erwa W. 2007. Biochemical and molecular characterization of 18 patients with pyridoxine-dependent epilepsy and mutations of the antiquitin (ALDH7A1) gene. Hum Mutat 28:19-26.</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Sanchez E, Lobo T, Fox JL, Zeviani M, Winge DR, Fernandez-Vizarra E. 2013. LYRM7/MZM1L is a UQCRFS1 chaperone involved in the last steps of mitochondrial Complex III assembly in human cells. Biochim Biophys Acta 1827:285-293.</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Singh TD, Park SY, Bae JS, Yun Y, Bae YC, Park RW, Kim IS. 2010. MEGF10 functions as a receptor for the uptake of amyloid-beta. FEBS Lett 584:3936-3942.</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Soupene E, Dinh NP, Siliakus M, Kuypers FA. 2010. Activity of the acyl-CoA synthetase ACSL6 isoforms: role of the fatty acid Gate-domains. BMC Biochem 11:18.</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lastRenderedPageBreak/>
        <w:t>Strunnikova NV, Maminishkis A, Barb JJ, Wang F, Zhi C, Sergeev Y, Chen W, Edwards AO, Stambolian D, Abecasis G, Swaroop A, Munson PJ, Miller SS. 2010. Transcriptome analysis and molecular signature of human retinal pigment epithelium. Hum Mol Genet 19:2468-2486.</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Vergnes L, Peterfy M, Bergo MO, Young SG, Reue K. 2004. Lamin B1 is required for mouse development and nuclear integrity. Proc Natl Acad Sci U S A 101:10428-10433.</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Wang HT, Chang JW, Guo Z, Li BG. 2007. In silico-initiated cloning and molecular characterization of cortexin 3, a novel human gene specifically expressed in the kidney and brain, and well conserved in vertebrates. Int J Mol Med 20:501-510.</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Yada T, Gotoh M, Sato T, Shionyu M, Go M, Kaseyama H, Iwasaki H, Kikuchi N, Kwon YD, Togayachi A, Kudo T, Watanabe H, Narimatsu H, Kimata K. 2003. Chondroitin sulfate synthase-2. Molecular cloning and characterization of a novel human glycosyltransferase homologous to chondroitin sulfate glucuronyltransferase, which has dual enzymatic activities. J Biol Chem 278:30235-30247.</w:t>
      </w:r>
    </w:p>
    <w:p w:rsidR="00A00850" w:rsidRPr="003D2CF3" w:rsidRDefault="00A00850" w:rsidP="00A00850">
      <w:pPr>
        <w:tabs>
          <w:tab w:val="left" w:pos="0"/>
        </w:tabs>
        <w:spacing w:after="24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Yagasaki F, Jinnai I, Yoshida S, Yokoyama Y, Matsuda A, Kusumoto S, Kobayashi H, Terasaki H, Ohyashiki K, Asou N, Murohashi I, Bessho M, Hirashima K. 1999. Fusion of TEL/ETV6 to a novel ACS2 in myelodysplastic syndrome and acute myelogenous leukemia with t(5;12)(q31;p13). Genes Chromosomes Cancer 26:192-202.</w:t>
      </w:r>
    </w:p>
    <w:p w:rsidR="00A00850" w:rsidRPr="003D2CF3" w:rsidRDefault="00A00850" w:rsidP="00A00850">
      <w:pPr>
        <w:tabs>
          <w:tab w:val="left" w:pos="0"/>
        </w:tabs>
        <w:spacing w:after="0" w:line="240" w:lineRule="auto"/>
        <w:ind w:left="720" w:hanging="720"/>
        <w:rPr>
          <w:rFonts w:ascii="Times New Roman" w:hAnsi="Times New Roman" w:cs="Times New Roman"/>
          <w:noProof/>
          <w:sz w:val="24"/>
          <w:szCs w:val="24"/>
        </w:rPr>
      </w:pPr>
      <w:r w:rsidRPr="003D2CF3">
        <w:rPr>
          <w:rFonts w:ascii="Times New Roman" w:hAnsi="Times New Roman" w:cs="Times New Roman"/>
          <w:noProof/>
          <w:sz w:val="24"/>
          <w:szCs w:val="24"/>
        </w:rPr>
        <w:t>Zimon M, Baets J, Almeida-Souza L, De VE, Nikodinovic J, Parman Y, Battaloglu E, Matur Z, Guergueltcheva V, Tournev I, Auer-Grumbach M, De RP, Petersen BS, Muller T, Fransen E, Van DP, Loscher WN, Barisic N, Mitrovic Z, Previtali SC, Topaloglu H, Bernert G, Beleza-Meireles A, Todorovic S, Savic-Pavicevic D, Ishpekova B, Lechner S, Peeters K, Ooms T, Hahn AF, Zuchner S, Timmerman V, Van DP, Rasic VM, Janecke AR, De JP, Jordanova A. 2012. Loss-of-function mutations in HINT1 cause axonal neuropathy with neuromyotonia. Nat Genet 44:1080-1083.</w:t>
      </w:r>
    </w:p>
    <w:p w:rsidR="00A00850" w:rsidRDefault="00A00850" w:rsidP="00A00850">
      <w:pPr>
        <w:tabs>
          <w:tab w:val="left" w:pos="0"/>
        </w:tabs>
        <w:spacing w:after="0" w:line="240" w:lineRule="auto"/>
        <w:ind w:left="720" w:hanging="720"/>
        <w:rPr>
          <w:rFonts w:ascii="Calibri" w:hAnsi="Calibri" w:cs="Times New Roman"/>
          <w:noProof/>
          <w:sz w:val="24"/>
          <w:szCs w:val="24"/>
        </w:rPr>
      </w:pPr>
    </w:p>
    <w:p w:rsidR="00070A19" w:rsidRPr="00070A19" w:rsidRDefault="00821995" w:rsidP="00A00850">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070A19" w:rsidRPr="00070A19" w:rsidSect="003D2CF3">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Human Mutation&lt;/Style&gt;&lt;LeftDelim&gt;{&lt;/LeftDelim&gt;&lt;RightDelim&gt;}&lt;/RightDelim&gt;&lt;FontName&gt;Calibri&lt;/FontName&gt;&lt;FontSize&gt;12&lt;/FontSize&gt;&lt;ReflistTitle&gt;Supplementary References&lt;/ReflistTitle&gt;&lt;StartingRefnum&gt;1&lt;/StartingRefnum&gt;&lt;FirstLineIndent&gt;0&lt;/FirstLineIndent&gt;&lt;HangingIndent&gt;72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5q23_Supp_Refs&lt;/item&gt;&lt;/Libraries&gt;&lt;/ENLibraries&gt;"/>
  </w:docVars>
  <w:rsids>
    <w:rsidRoot w:val="004D7D01"/>
    <w:rsid w:val="00070A19"/>
    <w:rsid w:val="002A27E7"/>
    <w:rsid w:val="002A2E6B"/>
    <w:rsid w:val="0036012F"/>
    <w:rsid w:val="003D2CF3"/>
    <w:rsid w:val="004C0E01"/>
    <w:rsid w:val="004D3458"/>
    <w:rsid w:val="004D7D01"/>
    <w:rsid w:val="00513E43"/>
    <w:rsid w:val="005F4925"/>
    <w:rsid w:val="005F6ACF"/>
    <w:rsid w:val="007E4CE3"/>
    <w:rsid w:val="00814B8D"/>
    <w:rsid w:val="00816A61"/>
    <w:rsid w:val="00821995"/>
    <w:rsid w:val="0085130E"/>
    <w:rsid w:val="00A00850"/>
    <w:rsid w:val="00AF38AE"/>
    <w:rsid w:val="00B646C8"/>
    <w:rsid w:val="00BC4788"/>
    <w:rsid w:val="00BF5525"/>
    <w:rsid w:val="00BF62D9"/>
    <w:rsid w:val="00ED79AB"/>
    <w:rsid w:val="00F24A0C"/>
    <w:rsid w:val="00FA2C2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D7D01"/>
    <w:pPr>
      <w:keepNext/>
      <w:spacing w:before="240" w:after="60" w:line="240" w:lineRule="auto"/>
      <w:outlineLvl w:val="0"/>
    </w:pPr>
    <w:rPr>
      <w:rFonts w:ascii="Calibri" w:eastAsia="Times New Roman" w:hAnsi="Calibri" w:cs="Times New Roman"/>
      <w:b/>
      <w:bCs/>
      <w:kern w:val="32"/>
      <w:sz w:val="32"/>
      <w:szCs w:val="32"/>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D7D01"/>
    <w:rPr>
      <w:rFonts w:ascii="Calibri" w:eastAsia="Times New Roman" w:hAnsi="Calibri" w:cs="Times New Roman"/>
      <w:b/>
      <w:bCs/>
      <w:kern w:val="32"/>
      <w:sz w:val="32"/>
      <w:szCs w:val="32"/>
      <w:lang w:val="x-none" w:eastAsia="en-GB"/>
    </w:rPr>
  </w:style>
  <w:style w:type="table" w:styleId="TableGrid">
    <w:name w:val="Table Grid"/>
    <w:basedOn w:val="TableNormal"/>
    <w:rsid w:val="004D7D01"/>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D7D01"/>
    <w:pPr>
      <w:keepNext/>
      <w:spacing w:before="240" w:after="60" w:line="240" w:lineRule="auto"/>
      <w:outlineLvl w:val="0"/>
    </w:pPr>
    <w:rPr>
      <w:rFonts w:ascii="Calibri" w:eastAsia="Times New Roman" w:hAnsi="Calibri" w:cs="Times New Roman"/>
      <w:b/>
      <w:bCs/>
      <w:kern w:val="32"/>
      <w:sz w:val="32"/>
      <w:szCs w:val="32"/>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D7D01"/>
    <w:rPr>
      <w:rFonts w:ascii="Calibri" w:eastAsia="Times New Roman" w:hAnsi="Calibri" w:cs="Times New Roman"/>
      <w:b/>
      <w:bCs/>
      <w:kern w:val="32"/>
      <w:sz w:val="32"/>
      <w:szCs w:val="32"/>
      <w:lang w:val="x-none" w:eastAsia="en-GB"/>
    </w:rPr>
  </w:style>
  <w:style w:type="table" w:styleId="TableGrid">
    <w:name w:val="Table Grid"/>
    <w:basedOn w:val="TableNormal"/>
    <w:rsid w:val="004D7D01"/>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0884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7071</Words>
  <Characters>40310</Characters>
  <Application>Microsoft Office Word</Application>
  <DocSecurity>4</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47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SARI Morad</dc:creator>
  <cp:lastModifiedBy>de Montfalcon</cp:lastModifiedBy>
  <cp:revision>2</cp:revision>
  <cp:lastPrinted>2014-04-08T09:08:00Z</cp:lastPrinted>
  <dcterms:created xsi:type="dcterms:W3CDTF">2015-03-02T14:07:00Z</dcterms:created>
  <dcterms:modified xsi:type="dcterms:W3CDTF">2015-03-02T14:07:00Z</dcterms:modified>
</cp:coreProperties>
</file>